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F70C8" w:rsidRDefault="002A2A03" w:rsidP="00730D0E"/>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8729C7" w:rsidRDefault="00700D5E" w:rsidP="00730D0E">
      <w:pPr>
        <w:jc w:val="center"/>
        <w:rPr>
          <w:shd w:val="clear" w:color="auto" w:fill="FFFFFF"/>
        </w:rPr>
      </w:pPr>
      <w:r w:rsidRPr="008729C7">
        <w:rPr>
          <w:shd w:val="clear" w:color="auto" w:fill="FFFFFF"/>
        </w:rPr>
        <w:tab/>
        <w:t>Unit III Case Study</w:t>
      </w:r>
    </w:p>
    <w:p w:rsidR="002A2A03" w:rsidRPr="00BF70C8" w:rsidRDefault="00700D5E" w:rsidP="00730D0E">
      <w:pPr>
        <w:jc w:val="center"/>
      </w:pPr>
      <w:r w:rsidRPr="008729C7">
        <w:t>Natasha Barrett</w:t>
      </w:r>
      <w:r w:rsidR="004846EB" w:rsidRPr="004846EB">
        <w:t xml:space="preserve"> </w:t>
      </w:r>
      <w:r w:rsidR="005832ED" w:rsidRPr="00BF70C8">
        <w:t>(</w:t>
      </w:r>
      <w:r w:rsidRPr="00BF70C8">
        <w:t>First M. Last)</w:t>
      </w:r>
    </w:p>
    <w:p w:rsidR="002A2A03" w:rsidRPr="00BF70C8" w:rsidRDefault="00700D5E" w:rsidP="00730D0E">
      <w:pPr>
        <w:jc w:val="center"/>
      </w:pPr>
      <w:r w:rsidRPr="00BF70C8">
        <w:t>School or Institution Name (University at Place or Town, State)</w:t>
      </w:r>
    </w:p>
    <w:p w:rsidR="002A2A03" w:rsidRPr="00BF70C8" w:rsidRDefault="002A2A03" w:rsidP="00730D0E">
      <w:pPr>
        <w:ind w:firstLine="0"/>
      </w:pPr>
    </w:p>
    <w:p w:rsidR="00CA38D8" w:rsidRPr="00BF70C8" w:rsidRDefault="00CA38D8"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D31064" w:rsidRDefault="00700D5E" w:rsidP="00D31064">
      <w:pPr>
        <w:ind w:firstLine="0"/>
        <w:rPr>
          <w:shd w:val="clear" w:color="auto" w:fill="FFFFFF"/>
        </w:rPr>
      </w:pPr>
      <w:r w:rsidRPr="00BF70C8">
        <w:rPr>
          <w:shd w:val="clear" w:color="auto" w:fill="FFFFFF"/>
        </w:rPr>
        <w:tab/>
      </w:r>
    </w:p>
    <w:p w:rsidR="009F7F89" w:rsidRDefault="00700D5E" w:rsidP="00450910">
      <w:pPr>
        <w:ind w:firstLine="0"/>
        <w:rPr>
          <w:shd w:val="clear" w:color="auto" w:fill="FFFFFF"/>
        </w:rPr>
      </w:pPr>
      <w:r>
        <w:rPr>
          <w:shd w:val="clear" w:color="auto" w:fill="FFFFFF"/>
        </w:rPr>
        <w:lastRenderedPageBreak/>
        <w:t xml:space="preserve">Response to Question 1: </w:t>
      </w:r>
    </w:p>
    <w:p w:rsidR="009B0594" w:rsidRPr="008729C7" w:rsidRDefault="00700D5E" w:rsidP="00E13724">
      <w:pPr>
        <w:rPr>
          <w:shd w:val="clear" w:color="auto" w:fill="FFFFFF"/>
        </w:rPr>
      </w:pPr>
      <w:r>
        <w:rPr>
          <w:shd w:val="clear" w:color="auto" w:fill="FFFFFF"/>
        </w:rPr>
        <w:t xml:space="preserve">The case study reflects that the labor practices at Nike are completely against the Western and Catholic values of integrity, responsibility and the business ethics which must be taken into consideration. </w:t>
      </w:r>
      <w:r w:rsidR="00E13724">
        <w:rPr>
          <w:shd w:val="clear" w:color="auto" w:fill="FFFFFF"/>
        </w:rPr>
        <w:t>Being a Western company Nike must incorporate ethical business practices. As the case study explores, Nike sweatshops face several allegations</w:t>
      </w:r>
      <w:r w:rsidR="00D04F2D">
        <w:rPr>
          <w:shd w:val="clear" w:color="auto" w:fill="FFFFFF"/>
        </w:rPr>
        <w:t xml:space="preserve"> due to the inhumane working conditions they are providing to the labor. </w:t>
      </w:r>
      <w:r w:rsidR="003924BC">
        <w:rPr>
          <w:shd w:val="clear" w:color="auto" w:fill="FFFFFF"/>
        </w:rPr>
        <w:t xml:space="preserve">For Instance, </w:t>
      </w:r>
      <w:r w:rsidR="00D04F2D">
        <w:rPr>
          <w:shd w:val="clear" w:color="auto" w:fill="FFFFFF"/>
        </w:rPr>
        <w:t xml:space="preserve">Child labor is very common and the wages being offered to labors are below average which makes them work more to earn their living. </w:t>
      </w:r>
      <w:r w:rsidR="00A26DA5">
        <w:rPr>
          <w:shd w:val="clear" w:color="auto" w:fill="FFFFFF"/>
        </w:rPr>
        <w:t>Workers are also punished if they refuse to work overtime and wor</w:t>
      </w:r>
      <w:r w:rsidR="00D85E24">
        <w:rPr>
          <w:shd w:val="clear" w:color="auto" w:fill="FFFFFF"/>
        </w:rPr>
        <w:t>kers consider it a horrible job</w:t>
      </w:r>
      <w:r w:rsidR="0044136D" w:rsidRPr="0044136D">
        <w:t xml:space="preserve"> </w:t>
      </w:r>
      <w:r w:rsidR="0044136D" w:rsidRPr="0044136D">
        <w:rPr>
          <w:shd w:val="clear" w:color="auto" w:fill="FFFFFF"/>
        </w:rPr>
        <w:t>(TeamSweat, 2011)</w:t>
      </w:r>
      <w:r w:rsidR="00D85E24">
        <w:rPr>
          <w:shd w:val="clear" w:color="auto" w:fill="FFFFFF"/>
        </w:rPr>
        <w:t xml:space="preserve">. </w:t>
      </w:r>
    </w:p>
    <w:p w:rsidR="009F7F89" w:rsidRDefault="00700D5E" w:rsidP="008729C7">
      <w:pPr>
        <w:ind w:firstLine="0"/>
        <w:rPr>
          <w:shd w:val="clear" w:color="auto" w:fill="FFFFFF"/>
        </w:rPr>
      </w:pPr>
      <w:r>
        <w:rPr>
          <w:shd w:val="clear" w:color="auto" w:fill="FFFFFF"/>
        </w:rPr>
        <w:t>Response to Question 2</w:t>
      </w:r>
      <w:r w:rsidRPr="009F7F89">
        <w:rPr>
          <w:shd w:val="clear" w:color="auto" w:fill="FFFFFF"/>
        </w:rPr>
        <w:t>:</w:t>
      </w:r>
    </w:p>
    <w:p w:rsidR="000F1120" w:rsidRDefault="00700D5E" w:rsidP="00AD28AE">
      <w:pPr>
        <w:rPr>
          <w:shd w:val="clear" w:color="auto" w:fill="FFFFFF"/>
        </w:rPr>
      </w:pPr>
      <w:r>
        <w:rPr>
          <w:shd w:val="clear" w:color="auto" w:fill="FFFFFF"/>
        </w:rPr>
        <w:t xml:space="preserve">In the case, Nike was given multiple opportunities to comment but they </w:t>
      </w:r>
      <w:r>
        <w:rPr>
          <w:shd w:val="clear" w:color="auto" w:fill="FFFFFF"/>
        </w:rPr>
        <w:t xml:space="preserve">refuse. Nike also claimed to have an open door policy </w:t>
      </w:r>
      <w:r>
        <w:rPr>
          <w:shd w:val="clear" w:color="auto" w:fill="FFFFFF"/>
        </w:rPr>
        <w:t>because they have n</w:t>
      </w:r>
      <w:bookmarkStart w:id="0" w:name="_GoBack"/>
      <w:bookmarkEnd w:id="0"/>
      <w:r>
        <w:rPr>
          <w:shd w:val="clear" w:color="auto" w:fill="FFFFFF"/>
        </w:rPr>
        <w:t xml:space="preserve">othing to hide but the situation revealed </w:t>
      </w:r>
      <w:r w:rsidR="00BB2729">
        <w:rPr>
          <w:shd w:val="clear" w:color="auto" w:fill="FFFFFF"/>
        </w:rPr>
        <w:t>a different scenario</w:t>
      </w:r>
      <w:r w:rsidR="0044136D">
        <w:rPr>
          <w:shd w:val="clear" w:color="auto" w:fill="FFFFFF"/>
        </w:rPr>
        <w:t xml:space="preserve"> </w:t>
      </w:r>
      <w:r w:rsidR="0044136D" w:rsidRPr="0044136D">
        <w:rPr>
          <w:shd w:val="clear" w:color="auto" w:fill="FFFFFF"/>
        </w:rPr>
        <w:t>(</w:t>
      </w:r>
      <w:proofErr w:type="spellStart"/>
      <w:r w:rsidR="0044136D" w:rsidRPr="0044136D">
        <w:rPr>
          <w:shd w:val="clear" w:color="auto" w:fill="FFFFFF"/>
        </w:rPr>
        <w:t>TeamSweat</w:t>
      </w:r>
      <w:proofErr w:type="spellEnd"/>
      <w:r w:rsidR="0044136D" w:rsidRPr="0044136D">
        <w:rPr>
          <w:shd w:val="clear" w:color="auto" w:fill="FFFFFF"/>
        </w:rPr>
        <w:t>, 2011)</w:t>
      </w:r>
      <w:r>
        <w:rPr>
          <w:shd w:val="clear" w:color="auto" w:fill="FFFFFF"/>
        </w:rPr>
        <w:t>. Numerous</w:t>
      </w:r>
      <w:r w:rsidR="004A2EAE">
        <w:rPr>
          <w:shd w:val="clear" w:color="auto" w:fill="FFFFFF"/>
        </w:rPr>
        <w:t xml:space="preserve"> unethical practices and ethical issues </w:t>
      </w:r>
      <w:r>
        <w:rPr>
          <w:shd w:val="clear" w:color="auto" w:fill="FFFFFF"/>
        </w:rPr>
        <w:t xml:space="preserve">were exposed </w:t>
      </w:r>
      <w:r w:rsidR="004A2EAE">
        <w:rPr>
          <w:shd w:val="clear" w:color="auto" w:fill="FFFFFF"/>
        </w:rPr>
        <w:t xml:space="preserve">in Nike sweatshops. </w:t>
      </w:r>
      <w:r w:rsidR="004A2EAE" w:rsidRPr="004A2EAE">
        <w:rPr>
          <w:shd w:val="clear" w:color="auto" w:fill="FFFFFF"/>
        </w:rPr>
        <w:t xml:space="preserve">Customers are kept unaware of </w:t>
      </w:r>
      <w:r w:rsidR="00BB2729">
        <w:rPr>
          <w:shd w:val="clear" w:color="auto" w:fill="FFFFFF"/>
        </w:rPr>
        <w:t>all those</w:t>
      </w:r>
      <w:r w:rsidR="004A2EAE" w:rsidRPr="004A2EAE">
        <w:rPr>
          <w:shd w:val="clear" w:color="auto" w:fill="FFFFFF"/>
        </w:rPr>
        <w:t xml:space="preserve"> unethical practices </w:t>
      </w:r>
      <w:r w:rsidR="00BB2729">
        <w:rPr>
          <w:shd w:val="clear" w:color="auto" w:fill="FFFFFF"/>
        </w:rPr>
        <w:t>while</w:t>
      </w:r>
      <w:r w:rsidR="004A2EAE" w:rsidRPr="004A2EAE">
        <w:rPr>
          <w:shd w:val="clear" w:color="auto" w:fill="FFFFFF"/>
        </w:rPr>
        <w:t xml:space="preserve"> the bosses at the sweatshops are abusive</w:t>
      </w:r>
      <w:r w:rsidR="00544EE3">
        <w:rPr>
          <w:shd w:val="clear" w:color="auto" w:fill="FFFFFF"/>
        </w:rPr>
        <w:t>,</w:t>
      </w:r>
      <w:r w:rsidR="004A2EAE" w:rsidRPr="004A2EAE">
        <w:rPr>
          <w:shd w:val="clear" w:color="auto" w:fill="FFFFFF"/>
        </w:rPr>
        <w:t xml:space="preserve"> and do not support fair treatment to employees. Foreign domestic labor is being used for the benefit of the company and the labor are paid</w:t>
      </w:r>
      <w:r w:rsidR="00544EE3">
        <w:rPr>
          <w:shd w:val="clear" w:color="auto" w:fill="FFFFFF"/>
        </w:rPr>
        <w:t xml:space="preserve"> wages</w:t>
      </w:r>
      <w:r w:rsidR="004A2EAE" w:rsidRPr="004A2EAE">
        <w:rPr>
          <w:shd w:val="clear" w:color="auto" w:fill="FFFFFF"/>
        </w:rPr>
        <w:t xml:space="preserve"> the lowest rates. The CEO hides information regarding poor employment conditions and does not take full responsibility for the unethical issues</w:t>
      </w:r>
      <w:r w:rsidR="00544EE3">
        <w:rPr>
          <w:shd w:val="clear" w:color="auto" w:fill="FFFFFF"/>
        </w:rPr>
        <w:t>,</w:t>
      </w:r>
      <w:r w:rsidR="004A2EAE" w:rsidRPr="004A2EAE">
        <w:rPr>
          <w:shd w:val="clear" w:color="auto" w:fill="FFFFFF"/>
        </w:rPr>
        <w:t xml:space="preserve"> </w:t>
      </w:r>
      <w:r w:rsidR="00544EE3">
        <w:rPr>
          <w:shd w:val="clear" w:color="auto" w:fill="FFFFFF"/>
        </w:rPr>
        <w:t xml:space="preserve">and poor employment </w:t>
      </w:r>
      <w:proofErr w:type="spellStart"/>
      <w:r w:rsidR="00544EE3">
        <w:rPr>
          <w:shd w:val="clear" w:color="auto" w:fill="FFFFFF"/>
        </w:rPr>
        <w:t>practices</w:t>
      </w:r>
      <w:r w:rsidR="004A2EAE" w:rsidRPr="004A2EAE">
        <w:rPr>
          <w:shd w:val="clear" w:color="auto" w:fill="FFFFFF"/>
        </w:rPr>
        <w:t>going</w:t>
      </w:r>
      <w:proofErr w:type="spellEnd"/>
      <w:r w:rsidR="004A2EAE" w:rsidRPr="004A2EAE">
        <w:rPr>
          <w:shd w:val="clear" w:color="auto" w:fill="FFFFFF"/>
        </w:rPr>
        <w:t xml:space="preserve"> on in the sweatshops. In addition, higher management is misinforming the public</w:t>
      </w:r>
      <w:r w:rsidR="00AD28AE">
        <w:rPr>
          <w:shd w:val="clear" w:color="auto" w:fill="FFFFFF"/>
        </w:rPr>
        <w:t>,</w:t>
      </w:r>
      <w:r w:rsidR="004A2EAE" w:rsidRPr="004A2EAE">
        <w:rPr>
          <w:shd w:val="clear" w:color="auto" w:fill="FFFFFF"/>
        </w:rPr>
        <w:t xml:space="preserve"> and the unaware public is paying high rates for the label of Nike. It is the responsibility of higher management to look at the interested of people of an organization, which was not followed in the case of </w:t>
      </w:r>
      <w:proofErr w:type="spellStart"/>
      <w:r w:rsidR="004A2EAE" w:rsidRPr="004A2EAE">
        <w:rPr>
          <w:shd w:val="clear" w:color="auto" w:fill="FFFFFF"/>
        </w:rPr>
        <w:t>Nike.</w:t>
      </w:r>
      <w:r>
        <w:rPr>
          <w:shd w:val="clear" w:color="auto" w:fill="FFFFFF"/>
        </w:rPr>
        <w:t>These</w:t>
      </w:r>
      <w:proofErr w:type="spellEnd"/>
      <w:r>
        <w:rPr>
          <w:shd w:val="clear" w:color="auto" w:fill="FFFFFF"/>
        </w:rPr>
        <w:t xml:space="preserve"> </w:t>
      </w:r>
      <w:r>
        <w:rPr>
          <w:shd w:val="clear" w:color="auto" w:fill="FFFFFF"/>
        </w:rPr>
        <w:t xml:space="preserve">unethical practices at Nike reveals that they do not care about labor and indulge in </w:t>
      </w:r>
      <w:r>
        <w:rPr>
          <w:shd w:val="clear" w:color="auto" w:fill="FFFFFF"/>
        </w:rPr>
        <w:t xml:space="preserve">inhuman </w:t>
      </w:r>
      <w:r>
        <w:rPr>
          <w:shd w:val="clear" w:color="auto" w:fill="FFFFFF"/>
        </w:rPr>
        <w:lastRenderedPageBreak/>
        <w:t xml:space="preserve">actions and practices for the sake of profits. It discloses the values and </w:t>
      </w:r>
      <w:r w:rsidR="00BE3B1B">
        <w:rPr>
          <w:shd w:val="clear" w:color="auto" w:fill="FFFFFF"/>
        </w:rPr>
        <w:t>ethics</w:t>
      </w:r>
      <w:r>
        <w:rPr>
          <w:shd w:val="clear" w:color="auto" w:fill="FFFFFF"/>
        </w:rPr>
        <w:t xml:space="preserve"> it puts at its business </w:t>
      </w:r>
      <w:r w:rsidR="00146164">
        <w:rPr>
          <w:shd w:val="clear" w:color="auto" w:fill="FFFFFF"/>
        </w:rPr>
        <w:t>operations.</w:t>
      </w:r>
      <w:r w:rsidR="00BE3B1B">
        <w:rPr>
          <w:shd w:val="clear" w:color="auto" w:fill="FFFFFF"/>
        </w:rPr>
        <w:t xml:space="preserve"> </w:t>
      </w:r>
      <w:r>
        <w:rPr>
          <w:shd w:val="clear" w:color="auto" w:fill="FFFFFF"/>
        </w:rPr>
        <w:t xml:space="preserve">Nike’s actions are the fair treatment of their ethical standards. </w:t>
      </w:r>
    </w:p>
    <w:p w:rsidR="009F7F89" w:rsidRDefault="00700D5E" w:rsidP="009F7F89">
      <w:pPr>
        <w:ind w:firstLine="0"/>
        <w:rPr>
          <w:shd w:val="clear" w:color="auto" w:fill="FFFFFF"/>
        </w:rPr>
      </w:pPr>
      <w:r>
        <w:rPr>
          <w:shd w:val="clear" w:color="auto" w:fill="FFFFFF"/>
        </w:rPr>
        <w:t>Response to Question 3</w:t>
      </w:r>
      <w:r w:rsidRPr="009F7F89">
        <w:rPr>
          <w:shd w:val="clear" w:color="auto" w:fill="FFFFFF"/>
        </w:rPr>
        <w:t>:</w:t>
      </w:r>
    </w:p>
    <w:p w:rsidR="009F7F89" w:rsidRPr="008729C7" w:rsidRDefault="00700D5E" w:rsidP="009F7F89">
      <w:pPr>
        <w:rPr>
          <w:shd w:val="clear" w:color="auto" w:fill="FFFFFF"/>
        </w:rPr>
      </w:pPr>
      <w:r>
        <w:rPr>
          <w:shd w:val="clear" w:color="auto" w:fill="FFFFFF"/>
        </w:rPr>
        <w:t>After the documentary was created and a</w:t>
      </w:r>
      <w:r>
        <w:rPr>
          <w:shd w:val="clear" w:color="auto" w:fill="FFFFFF"/>
        </w:rPr>
        <w:t xml:space="preserve">ired and it became viral, Nike admitted and agreed to the unfair treatment </w:t>
      </w:r>
      <w:r w:rsidR="008F3BB0">
        <w:rPr>
          <w:shd w:val="clear" w:color="auto" w:fill="FFFFFF"/>
        </w:rPr>
        <w:t>going on</w:t>
      </w:r>
      <w:r>
        <w:rPr>
          <w:shd w:val="clear" w:color="auto" w:fill="FFFFFF"/>
        </w:rPr>
        <w:t xml:space="preserve"> at the sweatshops. Nike also claimed that they are working hard to ensure the sweatshops and contract factories comply with Nike’s code of conduct</w:t>
      </w:r>
      <w:r w:rsidR="00146164">
        <w:rPr>
          <w:shd w:val="clear" w:color="auto" w:fill="FFFFFF"/>
        </w:rPr>
        <w:t>. Nike</w:t>
      </w:r>
      <w:r w:rsidR="008F3BB0">
        <w:rPr>
          <w:shd w:val="clear" w:color="auto" w:fill="FFFFFF"/>
        </w:rPr>
        <w:t>’s</w:t>
      </w:r>
      <w:r w:rsidR="00146164">
        <w:rPr>
          <w:shd w:val="clear" w:color="auto" w:fill="FFFFFF"/>
        </w:rPr>
        <w:t xml:space="preserve"> current code of conduct consists of the minimum requirements that a Nike factory is expected to follow. This code of conduct is related to the hiring practices, minimum wage, and consideration to the health and safety of their</w:t>
      </w:r>
      <w:r w:rsidR="00537891">
        <w:rPr>
          <w:shd w:val="clear" w:color="auto" w:fill="FFFFFF"/>
        </w:rPr>
        <w:t xml:space="preserve"> employees </w:t>
      </w:r>
      <w:r w:rsidR="00146164">
        <w:rPr>
          <w:shd w:val="clear" w:color="auto" w:fill="FFFFFF"/>
        </w:rPr>
        <w:fldChar w:fldCharType="begin"/>
      </w:r>
      <w:r w:rsidR="00146164">
        <w:rPr>
          <w:shd w:val="clear" w:color="auto" w:fill="FFFFFF"/>
        </w:rPr>
        <w:instrText xml:space="preserve"> ADDIN ZOTERO_ITEM CSL_CITATION {"citationID":"nhm24ptt","properties":{"formattedCitation":"{\\rtf ({\\i{}Nike_Code_of_Conduct_2017_English1.pdf}, n.d.)}","plainCitation":"(Nike_Code_of_Conduct_2017_English1.pdf, n.d.)"},"citationItems":[{"id":1426,"uris":["http://zotero.org/users/local/FGhKhGPG/items/3AS33DQD"],"uri":["http://zotero.org/users/local/FGhKhGPG/items/3AS33DQD"],"itemData":{"id":1426,"type":"article","title":"Nike_Code_of_Conduct_2017_English1.pdf","URL":"https://sbi-prd-s3-media-bucket.s3.amazonaws.com/wp-content/uploads/2018/05/14214947/Nike_Code_of_Conduct_2017_English1.pdf","accessed":{"date-parts":[["2019",3,31]]}}}],"schema":"https://github.com/citation-style-language/schema/raw/master/csl-citation.json"} </w:instrText>
      </w:r>
      <w:r w:rsidR="00146164">
        <w:rPr>
          <w:shd w:val="clear" w:color="auto" w:fill="FFFFFF"/>
        </w:rPr>
        <w:fldChar w:fldCharType="separate"/>
      </w:r>
      <w:r w:rsidR="00146164" w:rsidRPr="00146164">
        <w:t>(</w:t>
      </w:r>
      <w:r w:rsidR="00146164" w:rsidRPr="00146164">
        <w:rPr>
          <w:i/>
          <w:iCs/>
        </w:rPr>
        <w:t>Nike_Code_of_Conduct_2017_English1</w:t>
      </w:r>
      <w:r w:rsidR="00537891">
        <w:rPr>
          <w:i/>
          <w:iCs/>
        </w:rPr>
        <w:t xml:space="preserve"> </w:t>
      </w:r>
      <w:r w:rsidR="00146164" w:rsidRPr="00146164">
        <w:rPr>
          <w:i/>
          <w:iCs/>
        </w:rPr>
        <w:t>.pdf</w:t>
      </w:r>
      <w:r w:rsidR="00146164" w:rsidRPr="00146164">
        <w:t>, n.d.)</w:t>
      </w:r>
      <w:r w:rsidR="00146164">
        <w:rPr>
          <w:shd w:val="clear" w:color="auto" w:fill="FFFFFF"/>
        </w:rPr>
        <w:fldChar w:fldCharType="end"/>
      </w:r>
      <w:r w:rsidR="001D74EC">
        <w:rPr>
          <w:shd w:val="clear" w:color="auto" w:fill="FFFFFF"/>
        </w:rPr>
        <w:t>. This code of conduct also determines Nike choice of suppliers and Nike claims to engage and grow its business to create an equitable supply chain. In addition, Nike regularly reviews the factories of suppliers to assess that it meets the high standards developed by the company. The</w:t>
      </w:r>
      <w:r w:rsidR="00537891">
        <w:rPr>
          <w:shd w:val="clear" w:color="auto" w:fill="FFFFFF"/>
        </w:rPr>
        <w:t xml:space="preserve"> reviews consist of audits, both </w:t>
      </w:r>
      <w:r w:rsidR="001D74EC">
        <w:rPr>
          <w:shd w:val="clear" w:color="auto" w:fill="FFFFFF"/>
        </w:rPr>
        <w:t xml:space="preserve">announced and unannounced </w:t>
      </w:r>
      <w:r w:rsidR="00537891">
        <w:rPr>
          <w:shd w:val="clear" w:color="auto" w:fill="FFFFFF"/>
        </w:rPr>
        <w:t xml:space="preserve">by some internal and external parties. </w:t>
      </w:r>
    </w:p>
    <w:p w:rsidR="009B0594" w:rsidRDefault="00700D5E" w:rsidP="008729C7">
      <w:pPr>
        <w:ind w:firstLine="0"/>
        <w:rPr>
          <w:shd w:val="clear" w:color="auto" w:fill="FFFFFF"/>
        </w:rPr>
      </w:pPr>
      <w:r>
        <w:rPr>
          <w:shd w:val="clear" w:color="auto" w:fill="FFFFFF"/>
        </w:rPr>
        <w:t>Response to Question 4:</w:t>
      </w:r>
    </w:p>
    <w:p w:rsidR="0044136D" w:rsidRDefault="00700D5E" w:rsidP="006B7881">
      <w:pPr>
        <w:rPr>
          <w:shd w:val="clear" w:color="auto" w:fill="FFFFFF"/>
        </w:rPr>
      </w:pPr>
      <w:r>
        <w:rPr>
          <w:shd w:val="clear" w:color="auto" w:fill="FFFFFF"/>
        </w:rPr>
        <w:t xml:space="preserve">In the beginning, after watching the </w:t>
      </w:r>
      <w:r w:rsidR="005933C0">
        <w:rPr>
          <w:shd w:val="clear" w:color="auto" w:fill="FFFFFF"/>
        </w:rPr>
        <w:t>video</w:t>
      </w:r>
      <w:r>
        <w:rPr>
          <w:shd w:val="clear" w:color="auto" w:fill="FFFFFF"/>
        </w:rPr>
        <w:t xml:space="preserve">, I </w:t>
      </w:r>
      <w:r w:rsidR="008F3BB0">
        <w:rPr>
          <w:shd w:val="clear" w:color="auto" w:fill="FFFFFF"/>
        </w:rPr>
        <w:t xml:space="preserve">decided to </w:t>
      </w:r>
      <w:r w:rsidR="00C05671">
        <w:rPr>
          <w:shd w:val="clear" w:color="auto" w:fill="FFFFFF"/>
        </w:rPr>
        <w:t>quit buying Nike products because of its u</w:t>
      </w:r>
      <w:r>
        <w:rPr>
          <w:shd w:val="clear" w:color="auto" w:fill="FFFFFF"/>
        </w:rPr>
        <w:t xml:space="preserve">nfair and inhumane </w:t>
      </w:r>
      <w:r w:rsidR="00450910">
        <w:rPr>
          <w:shd w:val="clear" w:color="auto" w:fill="FFFFFF"/>
        </w:rPr>
        <w:t xml:space="preserve">labor and business practices. However, looking at the company’s new code of conduct discloses Nike’s commitment to the ethical standards and reveals that Nike is committed to </w:t>
      </w:r>
      <w:r w:rsidR="000307FE">
        <w:rPr>
          <w:shd w:val="clear" w:color="auto" w:fill="FFFFFF"/>
        </w:rPr>
        <w:t xml:space="preserve">respecting the rights of labor and its employees. </w:t>
      </w:r>
      <w:r w:rsidR="003458C0">
        <w:rPr>
          <w:shd w:val="clear" w:color="auto" w:fill="FFFFFF"/>
        </w:rPr>
        <w:t xml:space="preserve">This shows that Nike has started to take its global responsibilities seriously. Before changing my buying behavior towards the company, I will explore the context to which this code of conduct is followed at Nike's supplier's factories and if the labor conditions have been improved or not. </w:t>
      </w:r>
      <w:r w:rsidR="003458C0">
        <w:rPr>
          <w:shd w:val="clear" w:color="auto" w:fill="FFFFFF"/>
        </w:rPr>
        <w:lastRenderedPageBreak/>
        <w:t xml:space="preserve">However, I believe is a global brand, Nike must have started taking care of its employees to manage its global reputation. </w:t>
      </w:r>
    </w:p>
    <w:p w:rsidR="006135A0" w:rsidRDefault="006135A0" w:rsidP="006B7881">
      <w:pPr>
        <w:rPr>
          <w:shd w:val="clear" w:color="auto" w:fill="FFFFFF"/>
        </w:rPr>
      </w:pPr>
    </w:p>
    <w:p w:rsidR="006135A0" w:rsidRDefault="006135A0" w:rsidP="006B7881">
      <w:pPr>
        <w:rPr>
          <w:shd w:val="clear" w:color="auto" w:fill="FFFFFF"/>
        </w:rPr>
      </w:pPr>
    </w:p>
    <w:p w:rsidR="006135A0" w:rsidRDefault="006135A0" w:rsidP="006B7881">
      <w:pPr>
        <w:rPr>
          <w:shd w:val="clear" w:color="auto" w:fill="FFFFFF"/>
        </w:rPr>
      </w:pPr>
    </w:p>
    <w:p w:rsidR="006135A0" w:rsidRDefault="006135A0" w:rsidP="006B7881">
      <w:pPr>
        <w:rPr>
          <w:shd w:val="clear" w:color="auto" w:fill="FFFFFF"/>
        </w:rPr>
      </w:pPr>
    </w:p>
    <w:p w:rsidR="006135A0" w:rsidRDefault="006135A0" w:rsidP="006B7881">
      <w:pPr>
        <w:rPr>
          <w:shd w:val="clear" w:color="auto" w:fill="FFFFFF"/>
        </w:rPr>
      </w:pPr>
    </w:p>
    <w:p w:rsidR="006135A0" w:rsidRDefault="006135A0" w:rsidP="006B7881">
      <w:pPr>
        <w:rPr>
          <w:shd w:val="clear" w:color="auto" w:fill="FFFFFF"/>
        </w:rPr>
      </w:pPr>
    </w:p>
    <w:p w:rsidR="006135A0" w:rsidRDefault="006135A0" w:rsidP="006B7881">
      <w:pPr>
        <w:rPr>
          <w:shd w:val="clear" w:color="auto" w:fill="FFFFFF"/>
        </w:rPr>
      </w:pPr>
    </w:p>
    <w:p w:rsidR="006135A0" w:rsidRDefault="006135A0" w:rsidP="006B7881">
      <w:pPr>
        <w:rPr>
          <w:shd w:val="clear" w:color="auto" w:fill="FFFFFF"/>
        </w:rPr>
      </w:pPr>
    </w:p>
    <w:p w:rsidR="006135A0" w:rsidRDefault="006135A0" w:rsidP="006B7881">
      <w:pPr>
        <w:rPr>
          <w:shd w:val="clear" w:color="auto" w:fill="FFFFFF"/>
        </w:rPr>
      </w:pPr>
    </w:p>
    <w:p w:rsidR="006135A0" w:rsidRDefault="006135A0" w:rsidP="006B7881">
      <w:pPr>
        <w:rPr>
          <w:shd w:val="clear" w:color="auto" w:fill="FFFFFF"/>
        </w:rPr>
      </w:pPr>
    </w:p>
    <w:p w:rsidR="006135A0" w:rsidRDefault="006135A0" w:rsidP="006B7881">
      <w:pPr>
        <w:rPr>
          <w:shd w:val="clear" w:color="auto" w:fill="FFFFFF"/>
        </w:rPr>
      </w:pPr>
    </w:p>
    <w:p w:rsidR="006135A0" w:rsidRDefault="006135A0" w:rsidP="006B7881">
      <w:pPr>
        <w:rPr>
          <w:shd w:val="clear" w:color="auto" w:fill="FFFFFF"/>
        </w:rPr>
      </w:pPr>
    </w:p>
    <w:p w:rsidR="006135A0" w:rsidRDefault="006135A0" w:rsidP="006B7881">
      <w:pPr>
        <w:rPr>
          <w:shd w:val="clear" w:color="auto" w:fill="FFFFFF"/>
        </w:rPr>
      </w:pPr>
    </w:p>
    <w:p w:rsidR="006135A0" w:rsidRDefault="006135A0" w:rsidP="006B7881">
      <w:pPr>
        <w:rPr>
          <w:shd w:val="clear" w:color="auto" w:fill="FFFFFF"/>
        </w:rPr>
      </w:pPr>
    </w:p>
    <w:p w:rsidR="006135A0" w:rsidRDefault="006135A0" w:rsidP="006B7881">
      <w:pPr>
        <w:rPr>
          <w:shd w:val="clear" w:color="auto" w:fill="FFFFFF"/>
        </w:rPr>
      </w:pPr>
    </w:p>
    <w:p w:rsidR="006135A0" w:rsidRDefault="006135A0" w:rsidP="006B7881">
      <w:pPr>
        <w:rPr>
          <w:shd w:val="clear" w:color="auto" w:fill="FFFFFF"/>
        </w:rPr>
      </w:pPr>
    </w:p>
    <w:p w:rsidR="006135A0" w:rsidRDefault="006135A0" w:rsidP="006B7881">
      <w:pPr>
        <w:rPr>
          <w:shd w:val="clear" w:color="auto" w:fill="FFFFFF"/>
        </w:rPr>
      </w:pPr>
    </w:p>
    <w:p w:rsidR="006135A0" w:rsidRDefault="006135A0" w:rsidP="006B7881">
      <w:pPr>
        <w:rPr>
          <w:shd w:val="clear" w:color="auto" w:fill="FFFFFF"/>
        </w:rPr>
      </w:pPr>
    </w:p>
    <w:p w:rsidR="006135A0" w:rsidRDefault="006135A0" w:rsidP="006B7881">
      <w:pPr>
        <w:rPr>
          <w:shd w:val="clear" w:color="auto" w:fill="FFFFFF"/>
        </w:rPr>
      </w:pPr>
    </w:p>
    <w:p w:rsidR="006135A0" w:rsidRDefault="006135A0" w:rsidP="006B7881">
      <w:pPr>
        <w:rPr>
          <w:shd w:val="clear" w:color="auto" w:fill="FFFFFF"/>
        </w:rPr>
      </w:pPr>
    </w:p>
    <w:p w:rsidR="006135A0" w:rsidRPr="006B7881" w:rsidRDefault="006135A0" w:rsidP="006B7881">
      <w:pPr>
        <w:rPr>
          <w:shd w:val="clear" w:color="auto" w:fill="FFFFFF"/>
        </w:rPr>
      </w:pPr>
    </w:p>
    <w:p w:rsidR="00450910" w:rsidRPr="0044136D" w:rsidRDefault="00700D5E" w:rsidP="003458C0">
      <w:pPr>
        <w:ind w:firstLine="0"/>
        <w:jc w:val="center"/>
        <w:rPr>
          <w:b/>
          <w:shd w:val="clear" w:color="auto" w:fill="FFFFFF"/>
        </w:rPr>
      </w:pPr>
      <w:r w:rsidRPr="0044136D">
        <w:rPr>
          <w:b/>
          <w:shd w:val="clear" w:color="auto" w:fill="FFFFFF"/>
        </w:rPr>
        <w:lastRenderedPageBreak/>
        <w:t>References</w:t>
      </w:r>
    </w:p>
    <w:p w:rsidR="0044136D" w:rsidRDefault="00700D5E" w:rsidP="0044136D">
      <w:pPr>
        <w:ind w:left="720" w:hanging="720"/>
        <w:rPr>
          <w:shd w:val="clear" w:color="auto" w:fill="FFFFFF"/>
        </w:rPr>
      </w:pPr>
      <w:r w:rsidRPr="0044136D">
        <w:rPr>
          <w:shd w:val="clear" w:color="auto" w:fill="FFFFFF"/>
        </w:rPr>
        <w:t xml:space="preserve">TeamSweat. (2011). </w:t>
      </w:r>
      <w:r w:rsidRPr="0044136D">
        <w:rPr>
          <w:i/>
          <w:shd w:val="clear" w:color="auto" w:fill="FFFFFF"/>
        </w:rPr>
        <w:t>Nike Sweatshops: Behind the Swoosh</w:t>
      </w:r>
      <w:r w:rsidRPr="0044136D">
        <w:rPr>
          <w:shd w:val="clear" w:color="auto" w:fill="FFFFFF"/>
        </w:rPr>
        <w:t xml:space="preserve"> [Video]. Retrieved from </w:t>
      </w:r>
      <w:hyperlink r:id="rId8" w:history="1">
        <w:r w:rsidRPr="003A7642">
          <w:rPr>
            <w:rStyle w:val="Hyperlink"/>
            <w:shd w:val="clear" w:color="auto" w:fill="FFFFFF"/>
          </w:rPr>
          <w:t>https://www.youtube.com/watch?v=M5uYCWVfuPQ</w:t>
        </w:r>
      </w:hyperlink>
    </w:p>
    <w:p w:rsidR="0044136D" w:rsidRPr="0044136D" w:rsidRDefault="00700D5E" w:rsidP="0044136D">
      <w:pPr>
        <w:pStyle w:val="Bibliography"/>
      </w:pPr>
      <w:r>
        <w:rPr>
          <w:shd w:val="clear" w:color="auto" w:fill="FFFFFF"/>
        </w:rPr>
        <w:fldChar w:fldCharType="begin"/>
      </w:r>
      <w:r>
        <w:rPr>
          <w:shd w:val="clear" w:color="auto" w:fill="FFFFFF"/>
        </w:rPr>
        <w:instrText xml:space="preserve"> ADDIN ZOTERO_BIBL {"custom":[]} CSL_BIBLIOGRAPHY </w:instrText>
      </w:r>
      <w:r>
        <w:rPr>
          <w:shd w:val="clear" w:color="auto" w:fill="FFFFFF"/>
        </w:rPr>
        <w:fldChar w:fldCharType="separate"/>
      </w:r>
      <w:r w:rsidRPr="0044136D">
        <w:rPr>
          <w:i/>
          <w:iCs/>
        </w:rPr>
        <w:t>Nike_Code_of_Conduct_2017_English1.pdf</w:t>
      </w:r>
      <w:r w:rsidRPr="0044136D">
        <w:t>. (n.d.). Retrieved from https://sbi-prd-s3-media-bucket.s3.amazon</w:t>
      </w:r>
      <w:r w:rsidRPr="0044136D">
        <w:t>aws.com/wp-content/uploads/2018/05/14214947/Nike_Code_of_Conduct_2017_English1.pdf</w:t>
      </w:r>
    </w:p>
    <w:p w:rsidR="0044136D" w:rsidRPr="00BF70C8" w:rsidRDefault="00700D5E" w:rsidP="005933C0">
      <w:pPr>
        <w:rPr>
          <w:shd w:val="clear" w:color="auto" w:fill="FFFFFF"/>
        </w:rPr>
      </w:pPr>
      <w:r>
        <w:rPr>
          <w:shd w:val="clear" w:color="auto" w:fill="FFFFFF"/>
        </w:rPr>
        <w:fldChar w:fldCharType="end"/>
      </w:r>
    </w:p>
    <w:sectPr w:rsidR="0044136D" w:rsidRPr="00BF70C8" w:rsidSect="008219DF">
      <w:headerReference w:type="even" r:id="rId9"/>
      <w:headerReference w:type="default" r:id="rId10"/>
      <w:headerReference w:type="first" r:id="rId11"/>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00D5E" w:rsidRDefault="00700D5E">
      <w:pPr>
        <w:spacing w:line="240" w:lineRule="auto"/>
      </w:pPr>
      <w:r>
        <w:separator/>
      </w:r>
    </w:p>
  </w:endnote>
  <w:endnote w:type="continuationSeparator" w:id="0">
    <w:p w:rsidR="00700D5E" w:rsidRDefault="00700D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00D5E" w:rsidRDefault="00700D5E">
      <w:pPr>
        <w:spacing w:line="240" w:lineRule="auto"/>
      </w:pPr>
      <w:r>
        <w:separator/>
      </w:r>
    </w:p>
  </w:footnote>
  <w:footnote w:type="continuationSeparator" w:id="0">
    <w:p w:rsidR="00700D5E" w:rsidRDefault="00700D5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00D5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00D5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135A0">
      <w:rPr>
        <w:rStyle w:val="PageNumber"/>
        <w:noProof/>
      </w:rPr>
      <w:t>3</w:t>
    </w:r>
    <w:r>
      <w:rPr>
        <w:rStyle w:val="PageNumber"/>
      </w:rPr>
      <w:fldChar w:fldCharType="end"/>
    </w:r>
  </w:p>
  <w:p w:rsidR="002A2A03" w:rsidRPr="001F1A8F" w:rsidRDefault="00700D5E" w:rsidP="004846EB">
    <w:pPr>
      <w:spacing w:after="300" w:line="240" w:lineRule="auto"/>
      <w:ind w:firstLine="0"/>
      <w:rPr>
        <w:color w:val="393939"/>
        <w:sz w:val="20"/>
        <w:szCs w:val="20"/>
      </w:rPr>
    </w:pPr>
    <w:r w:rsidRPr="004846EB">
      <w:rPr>
        <w:color w:val="393939"/>
        <w:szCs w:val="20"/>
      </w:rPr>
      <w:t>BUSINESS AND 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00D5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F3BB0">
      <w:rPr>
        <w:rStyle w:val="PageNumber"/>
        <w:noProof/>
      </w:rPr>
      <w:t>1</w:t>
    </w:r>
    <w:r>
      <w:rPr>
        <w:rStyle w:val="PageNumber"/>
      </w:rPr>
      <w:fldChar w:fldCharType="end"/>
    </w:r>
  </w:p>
  <w:p w:rsidR="002A2A03" w:rsidRPr="008D3F2B" w:rsidRDefault="00700D5E" w:rsidP="004846EB">
    <w:pPr>
      <w:spacing w:after="300" w:line="240" w:lineRule="auto"/>
      <w:ind w:firstLine="0"/>
      <w:rPr>
        <w:color w:val="393939"/>
        <w:sz w:val="20"/>
        <w:szCs w:val="20"/>
      </w:rPr>
    </w:pPr>
    <w:r w:rsidRPr="004846EB">
      <w:rPr>
        <w:color w:val="393939"/>
        <w:szCs w:val="20"/>
      </w:rPr>
      <w:t>BUSINESS AND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276A9B58">
      <w:start w:val="1"/>
      <w:numFmt w:val="bullet"/>
      <w:lvlText w:val=""/>
      <w:lvlJc w:val="left"/>
      <w:pPr>
        <w:ind w:left="810" w:hanging="360"/>
      </w:pPr>
      <w:rPr>
        <w:rFonts w:ascii="Symbol" w:hAnsi="Symbol" w:hint="default"/>
      </w:rPr>
    </w:lvl>
    <w:lvl w:ilvl="1" w:tplc="2586F7AC" w:tentative="1">
      <w:start w:val="1"/>
      <w:numFmt w:val="bullet"/>
      <w:lvlText w:val="o"/>
      <w:lvlJc w:val="left"/>
      <w:pPr>
        <w:ind w:left="1530" w:hanging="360"/>
      </w:pPr>
      <w:rPr>
        <w:rFonts w:ascii="Courier New" w:hAnsi="Courier New" w:cs="Courier New" w:hint="default"/>
      </w:rPr>
    </w:lvl>
    <w:lvl w:ilvl="2" w:tplc="074A0ED2" w:tentative="1">
      <w:start w:val="1"/>
      <w:numFmt w:val="bullet"/>
      <w:lvlText w:val=""/>
      <w:lvlJc w:val="left"/>
      <w:pPr>
        <w:ind w:left="2250" w:hanging="360"/>
      </w:pPr>
      <w:rPr>
        <w:rFonts w:ascii="Wingdings" w:hAnsi="Wingdings" w:hint="default"/>
      </w:rPr>
    </w:lvl>
    <w:lvl w:ilvl="3" w:tplc="D982EFEE" w:tentative="1">
      <w:start w:val="1"/>
      <w:numFmt w:val="bullet"/>
      <w:lvlText w:val=""/>
      <w:lvlJc w:val="left"/>
      <w:pPr>
        <w:ind w:left="2970" w:hanging="360"/>
      </w:pPr>
      <w:rPr>
        <w:rFonts w:ascii="Symbol" w:hAnsi="Symbol" w:hint="default"/>
      </w:rPr>
    </w:lvl>
    <w:lvl w:ilvl="4" w:tplc="2666739A" w:tentative="1">
      <w:start w:val="1"/>
      <w:numFmt w:val="bullet"/>
      <w:lvlText w:val="o"/>
      <w:lvlJc w:val="left"/>
      <w:pPr>
        <w:ind w:left="3690" w:hanging="360"/>
      </w:pPr>
      <w:rPr>
        <w:rFonts w:ascii="Courier New" w:hAnsi="Courier New" w:cs="Courier New" w:hint="default"/>
      </w:rPr>
    </w:lvl>
    <w:lvl w:ilvl="5" w:tplc="3E8CEDE8" w:tentative="1">
      <w:start w:val="1"/>
      <w:numFmt w:val="bullet"/>
      <w:lvlText w:val=""/>
      <w:lvlJc w:val="left"/>
      <w:pPr>
        <w:ind w:left="4410" w:hanging="360"/>
      </w:pPr>
      <w:rPr>
        <w:rFonts w:ascii="Wingdings" w:hAnsi="Wingdings" w:hint="default"/>
      </w:rPr>
    </w:lvl>
    <w:lvl w:ilvl="6" w:tplc="8AAC91FC" w:tentative="1">
      <w:start w:val="1"/>
      <w:numFmt w:val="bullet"/>
      <w:lvlText w:val=""/>
      <w:lvlJc w:val="left"/>
      <w:pPr>
        <w:ind w:left="5130" w:hanging="360"/>
      </w:pPr>
      <w:rPr>
        <w:rFonts w:ascii="Symbol" w:hAnsi="Symbol" w:hint="default"/>
      </w:rPr>
    </w:lvl>
    <w:lvl w:ilvl="7" w:tplc="ED381AE4" w:tentative="1">
      <w:start w:val="1"/>
      <w:numFmt w:val="bullet"/>
      <w:lvlText w:val="o"/>
      <w:lvlJc w:val="left"/>
      <w:pPr>
        <w:ind w:left="5850" w:hanging="360"/>
      </w:pPr>
      <w:rPr>
        <w:rFonts w:ascii="Courier New" w:hAnsi="Courier New" w:cs="Courier New" w:hint="default"/>
      </w:rPr>
    </w:lvl>
    <w:lvl w:ilvl="8" w:tplc="1F44E2B6"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A35A1CAE">
      <w:start w:val="1"/>
      <w:numFmt w:val="decimal"/>
      <w:lvlText w:val="%1."/>
      <w:lvlJc w:val="left"/>
      <w:pPr>
        <w:ind w:left="1080" w:hanging="360"/>
      </w:pPr>
      <w:rPr>
        <w:rFonts w:hint="default"/>
      </w:rPr>
    </w:lvl>
    <w:lvl w:ilvl="1" w:tplc="9C866F78" w:tentative="1">
      <w:start w:val="1"/>
      <w:numFmt w:val="lowerLetter"/>
      <w:lvlText w:val="%2."/>
      <w:lvlJc w:val="left"/>
      <w:pPr>
        <w:ind w:left="1800" w:hanging="360"/>
      </w:pPr>
    </w:lvl>
    <w:lvl w:ilvl="2" w:tplc="D1962094" w:tentative="1">
      <w:start w:val="1"/>
      <w:numFmt w:val="lowerRoman"/>
      <w:lvlText w:val="%3."/>
      <w:lvlJc w:val="right"/>
      <w:pPr>
        <w:ind w:left="2520" w:hanging="180"/>
      </w:pPr>
    </w:lvl>
    <w:lvl w:ilvl="3" w:tplc="541047E8" w:tentative="1">
      <w:start w:val="1"/>
      <w:numFmt w:val="decimal"/>
      <w:lvlText w:val="%4."/>
      <w:lvlJc w:val="left"/>
      <w:pPr>
        <w:ind w:left="3240" w:hanging="360"/>
      </w:pPr>
    </w:lvl>
    <w:lvl w:ilvl="4" w:tplc="FEA0E5D8" w:tentative="1">
      <w:start w:val="1"/>
      <w:numFmt w:val="lowerLetter"/>
      <w:lvlText w:val="%5."/>
      <w:lvlJc w:val="left"/>
      <w:pPr>
        <w:ind w:left="3960" w:hanging="360"/>
      </w:pPr>
    </w:lvl>
    <w:lvl w:ilvl="5" w:tplc="5434A090" w:tentative="1">
      <w:start w:val="1"/>
      <w:numFmt w:val="lowerRoman"/>
      <w:lvlText w:val="%6."/>
      <w:lvlJc w:val="right"/>
      <w:pPr>
        <w:ind w:left="4680" w:hanging="180"/>
      </w:pPr>
    </w:lvl>
    <w:lvl w:ilvl="6" w:tplc="4A087EBE" w:tentative="1">
      <w:start w:val="1"/>
      <w:numFmt w:val="decimal"/>
      <w:lvlText w:val="%7."/>
      <w:lvlJc w:val="left"/>
      <w:pPr>
        <w:ind w:left="5400" w:hanging="360"/>
      </w:pPr>
    </w:lvl>
    <w:lvl w:ilvl="7" w:tplc="B7A856F8" w:tentative="1">
      <w:start w:val="1"/>
      <w:numFmt w:val="lowerLetter"/>
      <w:lvlText w:val="%8."/>
      <w:lvlJc w:val="left"/>
      <w:pPr>
        <w:ind w:left="6120" w:hanging="360"/>
      </w:pPr>
    </w:lvl>
    <w:lvl w:ilvl="8" w:tplc="E690DFD6"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B4C79F2"/>
    <w:multiLevelType w:val="hybridMultilevel"/>
    <w:tmpl w:val="12A2187E"/>
    <w:lvl w:ilvl="0" w:tplc="799E0538">
      <w:start w:val="1"/>
      <w:numFmt w:val="decimal"/>
      <w:lvlText w:val="%1."/>
      <w:lvlJc w:val="left"/>
      <w:pPr>
        <w:ind w:left="1440" w:hanging="360"/>
      </w:pPr>
    </w:lvl>
    <w:lvl w:ilvl="1" w:tplc="ACCA6E0E" w:tentative="1">
      <w:start w:val="1"/>
      <w:numFmt w:val="lowerLetter"/>
      <w:lvlText w:val="%2."/>
      <w:lvlJc w:val="left"/>
      <w:pPr>
        <w:ind w:left="2160" w:hanging="360"/>
      </w:pPr>
    </w:lvl>
    <w:lvl w:ilvl="2" w:tplc="AC6C1700" w:tentative="1">
      <w:start w:val="1"/>
      <w:numFmt w:val="lowerRoman"/>
      <w:lvlText w:val="%3."/>
      <w:lvlJc w:val="right"/>
      <w:pPr>
        <w:ind w:left="2880" w:hanging="180"/>
      </w:pPr>
    </w:lvl>
    <w:lvl w:ilvl="3" w:tplc="990AA698" w:tentative="1">
      <w:start w:val="1"/>
      <w:numFmt w:val="decimal"/>
      <w:lvlText w:val="%4."/>
      <w:lvlJc w:val="left"/>
      <w:pPr>
        <w:ind w:left="3600" w:hanging="360"/>
      </w:pPr>
    </w:lvl>
    <w:lvl w:ilvl="4" w:tplc="7FE26196" w:tentative="1">
      <w:start w:val="1"/>
      <w:numFmt w:val="lowerLetter"/>
      <w:lvlText w:val="%5."/>
      <w:lvlJc w:val="left"/>
      <w:pPr>
        <w:ind w:left="4320" w:hanging="360"/>
      </w:pPr>
    </w:lvl>
    <w:lvl w:ilvl="5" w:tplc="20723D8C" w:tentative="1">
      <w:start w:val="1"/>
      <w:numFmt w:val="lowerRoman"/>
      <w:lvlText w:val="%6."/>
      <w:lvlJc w:val="right"/>
      <w:pPr>
        <w:ind w:left="5040" w:hanging="180"/>
      </w:pPr>
    </w:lvl>
    <w:lvl w:ilvl="6" w:tplc="8164414C" w:tentative="1">
      <w:start w:val="1"/>
      <w:numFmt w:val="decimal"/>
      <w:lvlText w:val="%7."/>
      <w:lvlJc w:val="left"/>
      <w:pPr>
        <w:ind w:left="5760" w:hanging="360"/>
      </w:pPr>
    </w:lvl>
    <w:lvl w:ilvl="7" w:tplc="54D6F4A8" w:tentative="1">
      <w:start w:val="1"/>
      <w:numFmt w:val="lowerLetter"/>
      <w:lvlText w:val="%8."/>
      <w:lvlJc w:val="left"/>
      <w:pPr>
        <w:ind w:left="6480" w:hanging="360"/>
      </w:pPr>
    </w:lvl>
    <w:lvl w:ilvl="8" w:tplc="545E022E" w:tentative="1">
      <w:start w:val="1"/>
      <w:numFmt w:val="lowerRoman"/>
      <w:lvlText w:val="%9."/>
      <w:lvlJc w:val="right"/>
      <w:pPr>
        <w:ind w:left="7200" w:hanging="180"/>
      </w:pPr>
    </w:lvl>
  </w:abstractNum>
  <w:abstractNum w:abstractNumId="4">
    <w:nsid w:val="31943B6A"/>
    <w:multiLevelType w:val="hybridMultilevel"/>
    <w:tmpl w:val="39BA1636"/>
    <w:lvl w:ilvl="0" w:tplc="4C3E6A1E">
      <w:start w:val="1"/>
      <w:numFmt w:val="decimal"/>
      <w:lvlText w:val="%1."/>
      <w:lvlJc w:val="left"/>
      <w:pPr>
        <w:ind w:left="810" w:hanging="360"/>
      </w:pPr>
    </w:lvl>
    <w:lvl w:ilvl="1" w:tplc="7FE86646" w:tentative="1">
      <w:start w:val="1"/>
      <w:numFmt w:val="lowerLetter"/>
      <w:lvlText w:val="%2."/>
      <w:lvlJc w:val="left"/>
      <w:pPr>
        <w:ind w:left="1530" w:hanging="360"/>
      </w:pPr>
    </w:lvl>
    <w:lvl w:ilvl="2" w:tplc="2042F906" w:tentative="1">
      <w:start w:val="1"/>
      <w:numFmt w:val="lowerRoman"/>
      <w:lvlText w:val="%3."/>
      <w:lvlJc w:val="right"/>
      <w:pPr>
        <w:ind w:left="2250" w:hanging="180"/>
      </w:pPr>
    </w:lvl>
    <w:lvl w:ilvl="3" w:tplc="04A207DE" w:tentative="1">
      <w:start w:val="1"/>
      <w:numFmt w:val="decimal"/>
      <w:lvlText w:val="%4."/>
      <w:lvlJc w:val="left"/>
      <w:pPr>
        <w:ind w:left="2970" w:hanging="360"/>
      </w:pPr>
    </w:lvl>
    <w:lvl w:ilvl="4" w:tplc="2E2A661C" w:tentative="1">
      <w:start w:val="1"/>
      <w:numFmt w:val="lowerLetter"/>
      <w:lvlText w:val="%5."/>
      <w:lvlJc w:val="left"/>
      <w:pPr>
        <w:ind w:left="3690" w:hanging="360"/>
      </w:pPr>
    </w:lvl>
    <w:lvl w:ilvl="5" w:tplc="BF522658" w:tentative="1">
      <w:start w:val="1"/>
      <w:numFmt w:val="lowerRoman"/>
      <w:lvlText w:val="%6."/>
      <w:lvlJc w:val="right"/>
      <w:pPr>
        <w:ind w:left="4410" w:hanging="180"/>
      </w:pPr>
    </w:lvl>
    <w:lvl w:ilvl="6" w:tplc="6BD2C162" w:tentative="1">
      <w:start w:val="1"/>
      <w:numFmt w:val="decimal"/>
      <w:lvlText w:val="%7."/>
      <w:lvlJc w:val="left"/>
      <w:pPr>
        <w:ind w:left="5130" w:hanging="360"/>
      </w:pPr>
    </w:lvl>
    <w:lvl w:ilvl="7" w:tplc="584A79D0" w:tentative="1">
      <w:start w:val="1"/>
      <w:numFmt w:val="lowerLetter"/>
      <w:lvlText w:val="%8."/>
      <w:lvlJc w:val="left"/>
      <w:pPr>
        <w:ind w:left="5850" w:hanging="360"/>
      </w:pPr>
    </w:lvl>
    <w:lvl w:ilvl="8" w:tplc="B824E574" w:tentative="1">
      <w:start w:val="1"/>
      <w:numFmt w:val="lowerRoman"/>
      <w:lvlText w:val="%9."/>
      <w:lvlJc w:val="right"/>
      <w:pPr>
        <w:ind w:left="6570" w:hanging="180"/>
      </w:pPr>
    </w:lvl>
  </w:abstractNum>
  <w:abstractNum w:abstractNumId="5">
    <w:nsid w:val="628F58BE"/>
    <w:multiLevelType w:val="hybridMultilevel"/>
    <w:tmpl w:val="57A239CC"/>
    <w:lvl w:ilvl="0" w:tplc="09A42930">
      <w:start w:val="1"/>
      <w:numFmt w:val="decimal"/>
      <w:lvlText w:val="%1."/>
      <w:lvlJc w:val="left"/>
      <w:pPr>
        <w:ind w:left="810" w:hanging="360"/>
      </w:pPr>
      <w:rPr>
        <w:rFonts w:hint="default"/>
      </w:rPr>
    </w:lvl>
    <w:lvl w:ilvl="1" w:tplc="6D500B56" w:tentative="1">
      <w:start w:val="1"/>
      <w:numFmt w:val="bullet"/>
      <w:lvlText w:val="o"/>
      <w:lvlJc w:val="left"/>
      <w:pPr>
        <w:ind w:left="1530" w:hanging="360"/>
      </w:pPr>
      <w:rPr>
        <w:rFonts w:ascii="Courier New" w:hAnsi="Courier New" w:cs="Courier New" w:hint="default"/>
      </w:rPr>
    </w:lvl>
    <w:lvl w:ilvl="2" w:tplc="3FF60F4A" w:tentative="1">
      <w:start w:val="1"/>
      <w:numFmt w:val="bullet"/>
      <w:lvlText w:val=""/>
      <w:lvlJc w:val="left"/>
      <w:pPr>
        <w:ind w:left="2250" w:hanging="360"/>
      </w:pPr>
      <w:rPr>
        <w:rFonts w:ascii="Wingdings" w:hAnsi="Wingdings" w:hint="default"/>
      </w:rPr>
    </w:lvl>
    <w:lvl w:ilvl="3" w:tplc="CC0A4CD2" w:tentative="1">
      <w:start w:val="1"/>
      <w:numFmt w:val="bullet"/>
      <w:lvlText w:val=""/>
      <w:lvlJc w:val="left"/>
      <w:pPr>
        <w:ind w:left="2970" w:hanging="360"/>
      </w:pPr>
      <w:rPr>
        <w:rFonts w:ascii="Symbol" w:hAnsi="Symbol" w:hint="default"/>
      </w:rPr>
    </w:lvl>
    <w:lvl w:ilvl="4" w:tplc="97BA55B2" w:tentative="1">
      <w:start w:val="1"/>
      <w:numFmt w:val="bullet"/>
      <w:lvlText w:val="o"/>
      <w:lvlJc w:val="left"/>
      <w:pPr>
        <w:ind w:left="3690" w:hanging="360"/>
      </w:pPr>
      <w:rPr>
        <w:rFonts w:ascii="Courier New" w:hAnsi="Courier New" w:cs="Courier New" w:hint="default"/>
      </w:rPr>
    </w:lvl>
    <w:lvl w:ilvl="5" w:tplc="0406BC26" w:tentative="1">
      <w:start w:val="1"/>
      <w:numFmt w:val="bullet"/>
      <w:lvlText w:val=""/>
      <w:lvlJc w:val="left"/>
      <w:pPr>
        <w:ind w:left="4410" w:hanging="360"/>
      </w:pPr>
      <w:rPr>
        <w:rFonts w:ascii="Wingdings" w:hAnsi="Wingdings" w:hint="default"/>
      </w:rPr>
    </w:lvl>
    <w:lvl w:ilvl="6" w:tplc="8F287BBE" w:tentative="1">
      <w:start w:val="1"/>
      <w:numFmt w:val="bullet"/>
      <w:lvlText w:val=""/>
      <w:lvlJc w:val="left"/>
      <w:pPr>
        <w:ind w:left="5130" w:hanging="360"/>
      </w:pPr>
      <w:rPr>
        <w:rFonts w:ascii="Symbol" w:hAnsi="Symbol" w:hint="default"/>
      </w:rPr>
    </w:lvl>
    <w:lvl w:ilvl="7" w:tplc="9C48212C" w:tentative="1">
      <w:start w:val="1"/>
      <w:numFmt w:val="bullet"/>
      <w:lvlText w:val="o"/>
      <w:lvlJc w:val="left"/>
      <w:pPr>
        <w:ind w:left="5850" w:hanging="360"/>
      </w:pPr>
      <w:rPr>
        <w:rFonts w:ascii="Courier New" w:hAnsi="Courier New" w:cs="Courier New" w:hint="default"/>
      </w:rPr>
    </w:lvl>
    <w:lvl w:ilvl="8" w:tplc="EEAE2C08" w:tentative="1">
      <w:start w:val="1"/>
      <w:numFmt w:val="bullet"/>
      <w:lvlText w:val=""/>
      <w:lvlJc w:val="left"/>
      <w:pPr>
        <w:ind w:left="6570" w:hanging="360"/>
      </w:pPr>
      <w:rPr>
        <w:rFonts w:ascii="Wingdings" w:hAnsi="Wingdings" w:hint="default"/>
      </w:rPr>
    </w:lvl>
  </w:abstractNum>
  <w:abstractNum w:abstractNumId="6">
    <w:nsid w:val="63E50337"/>
    <w:multiLevelType w:val="hybridMultilevel"/>
    <w:tmpl w:val="CEA04F52"/>
    <w:lvl w:ilvl="0" w:tplc="D8720B0E">
      <w:start w:val="1"/>
      <w:numFmt w:val="decimal"/>
      <w:lvlText w:val="%1."/>
      <w:lvlJc w:val="left"/>
      <w:pPr>
        <w:ind w:left="1080" w:hanging="360"/>
      </w:pPr>
      <w:rPr>
        <w:rFonts w:hint="default"/>
      </w:rPr>
    </w:lvl>
    <w:lvl w:ilvl="1" w:tplc="688E68A2" w:tentative="1">
      <w:start w:val="1"/>
      <w:numFmt w:val="lowerLetter"/>
      <w:lvlText w:val="%2."/>
      <w:lvlJc w:val="left"/>
      <w:pPr>
        <w:ind w:left="1800" w:hanging="360"/>
      </w:pPr>
    </w:lvl>
    <w:lvl w:ilvl="2" w:tplc="98C2F1C4" w:tentative="1">
      <w:start w:val="1"/>
      <w:numFmt w:val="lowerRoman"/>
      <w:lvlText w:val="%3."/>
      <w:lvlJc w:val="right"/>
      <w:pPr>
        <w:ind w:left="2520" w:hanging="180"/>
      </w:pPr>
    </w:lvl>
    <w:lvl w:ilvl="3" w:tplc="9A58D04E" w:tentative="1">
      <w:start w:val="1"/>
      <w:numFmt w:val="decimal"/>
      <w:lvlText w:val="%4."/>
      <w:lvlJc w:val="left"/>
      <w:pPr>
        <w:ind w:left="3240" w:hanging="360"/>
      </w:pPr>
    </w:lvl>
    <w:lvl w:ilvl="4" w:tplc="C268AC5E" w:tentative="1">
      <w:start w:val="1"/>
      <w:numFmt w:val="lowerLetter"/>
      <w:lvlText w:val="%5."/>
      <w:lvlJc w:val="left"/>
      <w:pPr>
        <w:ind w:left="3960" w:hanging="360"/>
      </w:pPr>
    </w:lvl>
    <w:lvl w:ilvl="5" w:tplc="09C2C99C" w:tentative="1">
      <w:start w:val="1"/>
      <w:numFmt w:val="lowerRoman"/>
      <w:lvlText w:val="%6."/>
      <w:lvlJc w:val="right"/>
      <w:pPr>
        <w:ind w:left="4680" w:hanging="180"/>
      </w:pPr>
    </w:lvl>
    <w:lvl w:ilvl="6" w:tplc="1BA25A6A" w:tentative="1">
      <w:start w:val="1"/>
      <w:numFmt w:val="decimal"/>
      <w:lvlText w:val="%7."/>
      <w:lvlJc w:val="left"/>
      <w:pPr>
        <w:ind w:left="5400" w:hanging="360"/>
      </w:pPr>
    </w:lvl>
    <w:lvl w:ilvl="7" w:tplc="2C4816FA" w:tentative="1">
      <w:start w:val="1"/>
      <w:numFmt w:val="lowerLetter"/>
      <w:lvlText w:val="%8."/>
      <w:lvlJc w:val="left"/>
      <w:pPr>
        <w:ind w:left="6120" w:hanging="360"/>
      </w:pPr>
    </w:lvl>
    <w:lvl w:ilvl="8" w:tplc="F71EE2AA" w:tentative="1">
      <w:start w:val="1"/>
      <w:numFmt w:val="lowerRoman"/>
      <w:lvlText w:val="%9."/>
      <w:lvlJc w:val="right"/>
      <w:pPr>
        <w:ind w:left="6840" w:hanging="180"/>
      </w:pPr>
    </w:lvl>
  </w:abstractNum>
  <w:abstractNum w:abstractNumId="7">
    <w:nsid w:val="687D4BE6"/>
    <w:multiLevelType w:val="hybridMultilevel"/>
    <w:tmpl w:val="05A6F0AE"/>
    <w:lvl w:ilvl="0" w:tplc="96384BA6">
      <w:start w:val="1"/>
      <w:numFmt w:val="bullet"/>
      <w:lvlText w:val=""/>
      <w:lvlJc w:val="left"/>
      <w:pPr>
        <w:ind w:left="810" w:hanging="360"/>
      </w:pPr>
      <w:rPr>
        <w:rFonts w:ascii="Symbol" w:hAnsi="Symbol" w:hint="default"/>
      </w:rPr>
    </w:lvl>
    <w:lvl w:ilvl="1" w:tplc="A6B05FA0" w:tentative="1">
      <w:start w:val="1"/>
      <w:numFmt w:val="bullet"/>
      <w:lvlText w:val="o"/>
      <w:lvlJc w:val="left"/>
      <w:pPr>
        <w:ind w:left="1530" w:hanging="360"/>
      </w:pPr>
      <w:rPr>
        <w:rFonts w:ascii="Courier New" w:hAnsi="Courier New" w:cs="Courier New" w:hint="default"/>
      </w:rPr>
    </w:lvl>
    <w:lvl w:ilvl="2" w:tplc="0F78DF98" w:tentative="1">
      <w:start w:val="1"/>
      <w:numFmt w:val="bullet"/>
      <w:lvlText w:val=""/>
      <w:lvlJc w:val="left"/>
      <w:pPr>
        <w:ind w:left="2250" w:hanging="360"/>
      </w:pPr>
      <w:rPr>
        <w:rFonts w:ascii="Wingdings" w:hAnsi="Wingdings" w:hint="default"/>
      </w:rPr>
    </w:lvl>
    <w:lvl w:ilvl="3" w:tplc="8D2E86DC" w:tentative="1">
      <w:start w:val="1"/>
      <w:numFmt w:val="bullet"/>
      <w:lvlText w:val=""/>
      <w:lvlJc w:val="left"/>
      <w:pPr>
        <w:ind w:left="2970" w:hanging="360"/>
      </w:pPr>
      <w:rPr>
        <w:rFonts w:ascii="Symbol" w:hAnsi="Symbol" w:hint="default"/>
      </w:rPr>
    </w:lvl>
    <w:lvl w:ilvl="4" w:tplc="20A6D64A" w:tentative="1">
      <w:start w:val="1"/>
      <w:numFmt w:val="bullet"/>
      <w:lvlText w:val="o"/>
      <w:lvlJc w:val="left"/>
      <w:pPr>
        <w:ind w:left="3690" w:hanging="360"/>
      </w:pPr>
      <w:rPr>
        <w:rFonts w:ascii="Courier New" w:hAnsi="Courier New" w:cs="Courier New" w:hint="default"/>
      </w:rPr>
    </w:lvl>
    <w:lvl w:ilvl="5" w:tplc="74AC7C86" w:tentative="1">
      <w:start w:val="1"/>
      <w:numFmt w:val="bullet"/>
      <w:lvlText w:val=""/>
      <w:lvlJc w:val="left"/>
      <w:pPr>
        <w:ind w:left="4410" w:hanging="360"/>
      </w:pPr>
      <w:rPr>
        <w:rFonts w:ascii="Wingdings" w:hAnsi="Wingdings" w:hint="default"/>
      </w:rPr>
    </w:lvl>
    <w:lvl w:ilvl="6" w:tplc="89065208" w:tentative="1">
      <w:start w:val="1"/>
      <w:numFmt w:val="bullet"/>
      <w:lvlText w:val=""/>
      <w:lvlJc w:val="left"/>
      <w:pPr>
        <w:ind w:left="5130" w:hanging="360"/>
      </w:pPr>
      <w:rPr>
        <w:rFonts w:ascii="Symbol" w:hAnsi="Symbol" w:hint="default"/>
      </w:rPr>
    </w:lvl>
    <w:lvl w:ilvl="7" w:tplc="4BFC7126" w:tentative="1">
      <w:start w:val="1"/>
      <w:numFmt w:val="bullet"/>
      <w:lvlText w:val="o"/>
      <w:lvlJc w:val="left"/>
      <w:pPr>
        <w:ind w:left="5850" w:hanging="360"/>
      </w:pPr>
      <w:rPr>
        <w:rFonts w:ascii="Courier New" w:hAnsi="Courier New" w:cs="Courier New" w:hint="default"/>
      </w:rPr>
    </w:lvl>
    <w:lvl w:ilvl="8" w:tplc="51B63FAC" w:tentative="1">
      <w:start w:val="1"/>
      <w:numFmt w:val="bullet"/>
      <w:lvlText w:val=""/>
      <w:lvlJc w:val="left"/>
      <w:pPr>
        <w:ind w:left="6570" w:hanging="360"/>
      </w:pPr>
      <w:rPr>
        <w:rFonts w:ascii="Wingdings" w:hAnsi="Wingdings" w:hint="default"/>
      </w:rPr>
    </w:lvl>
  </w:abstractNum>
  <w:abstractNum w:abstractNumId="8">
    <w:nsid w:val="759D4E4F"/>
    <w:multiLevelType w:val="hybridMultilevel"/>
    <w:tmpl w:val="57A239CC"/>
    <w:lvl w:ilvl="0" w:tplc="C6089918">
      <w:start w:val="1"/>
      <w:numFmt w:val="decimal"/>
      <w:lvlText w:val="%1."/>
      <w:lvlJc w:val="left"/>
      <w:pPr>
        <w:ind w:left="810" w:hanging="360"/>
      </w:pPr>
      <w:rPr>
        <w:rFonts w:hint="default"/>
      </w:rPr>
    </w:lvl>
    <w:lvl w:ilvl="1" w:tplc="A3A45F40" w:tentative="1">
      <w:start w:val="1"/>
      <w:numFmt w:val="bullet"/>
      <w:lvlText w:val="o"/>
      <w:lvlJc w:val="left"/>
      <w:pPr>
        <w:ind w:left="1530" w:hanging="360"/>
      </w:pPr>
      <w:rPr>
        <w:rFonts w:ascii="Courier New" w:hAnsi="Courier New" w:cs="Courier New" w:hint="default"/>
      </w:rPr>
    </w:lvl>
    <w:lvl w:ilvl="2" w:tplc="8668D7BE" w:tentative="1">
      <w:start w:val="1"/>
      <w:numFmt w:val="bullet"/>
      <w:lvlText w:val=""/>
      <w:lvlJc w:val="left"/>
      <w:pPr>
        <w:ind w:left="2250" w:hanging="360"/>
      </w:pPr>
      <w:rPr>
        <w:rFonts w:ascii="Wingdings" w:hAnsi="Wingdings" w:hint="default"/>
      </w:rPr>
    </w:lvl>
    <w:lvl w:ilvl="3" w:tplc="14240C72" w:tentative="1">
      <w:start w:val="1"/>
      <w:numFmt w:val="bullet"/>
      <w:lvlText w:val=""/>
      <w:lvlJc w:val="left"/>
      <w:pPr>
        <w:ind w:left="2970" w:hanging="360"/>
      </w:pPr>
      <w:rPr>
        <w:rFonts w:ascii="Symbol" w:hAnsi="Symbol" w:hint="default"/>
      </w:rPr>
    </w:lvl>
    <w:lvl w:ilvl="4" w:tplc="EBC8E6C4" w:tentative="1">
      <w:start w:val="1"/>
      <w:numFmt w:val="bullet"/>
      <w:lvlText w:val="o"/>
      <w:lvlJc w:val="left"/>
      <w:pPr>
        <w:ind w:left="3690" w:hanging="360"/>
      </w:pPr>
      <w:rPr>
        <w:rFonts w:ascii="Courier New" w:hAnsi="Courier New" w:cs="Courier New" w:hint="default"/>
      </w:rPr>
    </w:lvl>
    <w:lvl w:ilvl="5" w:tplc="6F22E5EE" w:tentative="1">
      <w:start w:val="1"/>
      <w:numFmt w:val="bullet"/>
      <w:lvlText w:val=""/>
      <w:lvlJc w:val="left"/>
      <w:pPr>
        <w:ind w:left="4410" w:hanging="360"/>
      </w:pPr>
      <w:rPr>
        <w:rFonts w:ascii="Wingdings" w:hAnsi="Wingdings" w:hint="default"/>
      </w:rPr>
    </w:lvl>
    <w:lvl w:ilvl="6" w:tplc="7638D84C" w:tentative="1">
      <w:start w:val="1"/>
      <w:numFmt w:val="bullet"/>
      <w:lvlText w:val=""/>
      <w:lvlJc w:val="left"/>
      <w:pPr>
        <w:ind w:left="5130" w:hanging="360"/>
      </w:pPr>
      <w:rPr>
        <w:rFonts w:ascii="Symbol" w:hAnsi="Symbol" w:hint="default"/>
      </w:rPr>
    </w:lvl>
    <w:lvl w:ilvl="7" w:tplc="8D10030E" w:tentative="1">
      <w:start w:val="1"/>
      <w:numFmt w:val="bullet"/>
      <w:lvlText w:val="o"/>
      <w:lvlJc w:val="left"/>
      <w:pPr>
        <w:ind w:left="5850" w:hanging="360"/>
      </w:pPr>
      <w:rPr>
        <w:rFonts w:ascii="Courier New" w:hAnsi="Courier New" w:cs="Courier New" w:hint="default"/>
      </w:rPr>
    </w:lvl>
    <w:lvl w:ilvl="8" w:tplc="8982A394" w:tentative="1">
      <w:start w:val="1"/>
      <w:numFmt w:val="bullet"/>
      <w:lvlText w:val=""/>
      <w:lvlJc w:val="left"/>
      <w:pPr>
        <w:ind w:left="6570" w:hanging="360"/>
      </w:pPr>
      <w:rPr>
        <w:rFonts w:ascii="Wingdings" w:hAnsi="Wingdings" w:hint="default"/>
      </w:rPr>
    </w:lvl>
  </w:abstractNum>
  <w:num w:numId="1">
    <w:abstractNumId w:val="0"/>
  </w:num>
  <w:num w:numId="2">
    <w:abstractNumId w:val="4"/>
  </w:num>
  <w:num w:numId="3">
    <w:abstractNumId w:val="7"/>
  </w:num>
  <w:num w:numId="4">
    <w:abstractNumId w:val="5"/>
  </w:num>
  <w:num w:numId="5">
    <w:abstractNumId w:val="8"/>
  </w:num>
  <w:num w:numId="6">
    <w:abstractNumId w:val="2"/>
  </w:num>
  <w:num w:numId="7">
    <w:abstractNumId w:val="1"/>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1535A"/>
    <w:rsid w:val="00021B63"/>
    <w:rsid w:val="000223EE"/>
    <w:rsid w:val="00022563"/>
    <w:rsid w:val="000307FE"/>
    <w:rsid w:val="00032BFE"/>
    <w:rsid w:val="00033808"/>
    <w:rsid w:val="0004307A"/>
    <w:rsid w:val="0004668D"/>
    <w:rsid w:val="00062772"/>
    <w:rsid w:val="00065D51"/>
    <w:rsid w:val="00073462"/>
    <w:rsid w:val="0007419D"/>
    <w:rsid w:val="00087C81"/>
    <w:rsid w:val="0009211C"/>
    <w:rsid w:val="00095044"/>
    <w:rsid w:val="000A42BD"/>
    <w:rsid w:val="000B0A32"/>
    <w:rsid w:val="000B4A5F"/>
    <w:rsid w:val="000B7D94"/>
    <w:rsid w:val="000C1481"/>
    <w:rsid w:val="000C3155"/>
    <w:rsid w:val="000D1E12"/>
    <w:rsid w:val="000E4796"/>
    <w:rsid w:val="000F1120"/>
    <w:rsid w:val="00104EF4"/>
    <w:rsid w:val="001075B3"/>
    <w:rsid w:val="001079DF"/>
    <w:rsid w:val="001104C0"/>
    <w:rsid w:val="00111777"/>
    <w:rsid w:val="00121361"/>
    <w:rsid w:val="00126CAD"/>
    <w:rsid w:val="0012754A"/>
    <w:rsid w:val="0013103D"/>
    <w:rsid w:val="001345FC"/>
    <w:rsid w:val="00135FBE"/>
    <w:rsid w:val="001442BB"/>
    <w:rsid w:val="00146164"/>
    <w:rsid w:val="001472BA"/>
    <w:rsid w:val="00150ECA"/>
    <w:rsid w:val="00155081"/>
    <w:rsid w:val="001766FC"/>
    <w:rsid w:val="00177373"/>
    <w:rsid w:val="00181ECE"/>
    <w:rsid w:val="00192751"/>
    <w:rsid w:val="0019470C"/>
    <w:rsid w:val="0019715E"/>
    <w:rsid w:val="001A0A79"/>
    <w:rsid w:val="001A1EDB"/>
    <w:rsid w:val="001A2577"/>
    <w:rsid w:val="001A44F8"/>
    <w:rsid w:val="001B2406"/>
    <w:rsid w:val="001B4B97"/>
    <w:rsid w:val="001C2DD9"/>
    <w:rsid w:val="001C367F"/>
    <w:rsid w:val="001D74EC"/>
    <w:rsid w:val="001E100C"/>
    <w:rsid w:val="001E126B"/>
    <w:rsid w:val="001E3CBB"/>
    <w:rsid w:val="001F1A8F"/>
    <w:rsid w:val="001F2E48"/>
    <w:rsid w:val="001F3DC4"/>
    <w:rsid w:val="001F52D8"/>
    <w:rsid w:val="001F79D8"/>
    <w:rsid w:val="00201E99"/>
    <w:rsid w:val="00203305"/>
    <w:rsid w:val="0022288F"/>
    <w:rsid w:val="00244543"/>
    <w:rsid w:val="00257EE0"/>
    <w:rsid w:val="002642C2"/>
    <w:rsid w:val="00266160"/>
    <w:rsid w:val="00266A49"/>
    <w:rsid w:val="00283DC6"/>
    <w:rsid w:val="00284727"/>
    <w:rsid w:val="00285310"/>
    <w:rsid w:val="002870DC"/>
    <w:rsid w:val="002A102B"/>
    <w:rsid w:val="002A1776"/>
    <w:rsid w:val="002A2A03"/>
    <w:rsid w:val="002A3568"/>
    <w:rsid w:val="002B0459"/>
    <w:rsid w:val="002C380C"/>
    <w:rsid w:val="002C39BB"/>
    <w:rsid w:val="002D5E41"/>
    <w:rsid w:val="002F11B4"/>
    <w:rsid w:val="002F2768"/>
    <w:rsid w:val="002F60F4"/>
    <w:rsid w:val="003029B7"/>
    <w:rsid w:val="00306493"/>
    <w:rsid w:val="0030702C"/>
    <w:rsid w:val="00310CCB"/>
    <w:rsid w:val="003117FE"/>
    <w:rsid w:val="0031733B"/>
    <w:rsid w:val="00320497"/>
    <w:rsid w:val="003231B5"/>
    <w:rsid w:val="00326322"/>
    <w:rsid w:val="00327D6A"/>
    <w:rsid w:val="003341A3"/>
    <w:rsid w:val="003342F7"/>
    <w:rsid w:val="00335AFD"/>
    <w:rsid w:val="0033703C"/>
    <w:rsid w:val="00342E80"/>
    <w:rsid w:val="003433C3"/>
    <w:rsid w:val="003458C0"/>
    <w:rsid w:val="00351BBA"/>
    <w:rsid w:val="00351E57"/>
    <w:rsid w:val="003554F1"/>
    <w:rsid w:val="00361EDC"/>
    <w:rsid w:val="00370202"/>
    <w:rsid w:val="003718E6"/>
    <w:rsid w:val="00372957"/>
    <w:rsid w:val="00387750"/>
    <w:rsid w:val="003924BC"/>
    <w:rsid w:val="003A2C2D"/>
    <w:rsid w:val="003A7166"/>
    <w:rsid w:val="003A7642"/>
    <w:rsid w:val="003B5B4A"/>
    <w:rsid w:val="003C11C6"/>
    <w:rsid w:val="003C630F"/>
    <w:rsid w:val="003D2F0B"/>
    <w:rsid w:val="003D4AFB"/>
    <w:rsid w:val="003E0B24"/>
    <w:rsid w:val="003E2EA6"/>
    <w:rsid w:val="003E6BD3"/>
    <w:rsid w:val="003F13D1"/>
    <w:rsid w:val="003F6365"/>
    <w:rsid w:val="00403D63"/>
    <w:rsid w:val="004067B3"/>
    <w:rsid w:val="00410184"/>
    <w:rsid w:val="0042342C"/>
    <w:rsid w:val="0042487D"/>
    <w:rsid w:val="00430A4D"/>
    <w:rsid w:val="00433932"/>
    <w:rsid w:val="0044136D"/>
    <w:rsid w:val="00444105"/>
    <w:rsid w:val="004464C3"/>
    <w:rsid w:val="0044671B"/>
    <w:rsid w:val="00450910"/>
    <w:rsid w:val="0045200B"/>
    <w:rsid w:val="00456CC4"/>
    <w:rsid w:val="00464DA8"/>
    <w:rsid w:val="00465DDD"/>
    <w:rsid w:val="004814B7"/>
    <w:rsid w:val="00483396"/>
    <w:rsid w:val="004846EB"/>
    <w:rsid w:val="00484849"/>
    <w:rsid w:val="004873CC"/>
    <w:rsid w:val="00495E30"/>
    <w:rsid w:val="004A2EAE"/>
    <w:rsid w:val="004A5799"/>
    <w:rsid w:val="004B0E21"/>
    <w:rsid w:val="004B2480"/>
    <w:rsid w:val="004B6129"/>
    <w:rsid w:val="004C01B3"/>
    <w:rsid w:val="004C107C"/>
    <w:rsid w:val="004C1732"/>
    <w:rsid w:val="004C4AC0"/>
    <w:rsid w:val="004C4FCC"/>
    <w:rsid w:val="004C7C35"/>
    <w:rsid w:val="004D1F18"/>
    <w:rsid w:val="004D3797"/>
    <w:rsid w:val="004E1573"/>
    <w:rsid w:val="004E2283"/>
    <w:rsid w:val="004E29D5"/>
    <w:rsid w:val="004E2BE3"/>
    <w:rsid w:val="004F2B63"/>
    <w:rsid w:val="004F5D6C"/>
    <w:rsid w:val="00500756"/>
    <w:rsid w:val="00501C44"/>
    <w:rsid w:val="00502149"/>
    <w:rsid w:val="00511385"/>
    <w:rsid w:val="005139B9"/>
    <w:rsid w:val="00514C18"/>
    <w:rsid w:val="0051757F"/>
    <w:rsid w:val="00523630"/>
    <w:rsid w:val="00532AA6"/>
    <w:rsid w:val="00535A00"/>
    <w:rsid w:val="0053779D"/>
    <w:rsid w:val="00537891"/>
    <w:rsid w:val="00537F6C"/>
    <w:rsid w:val="00540666"/>
    <w:rsid w:val="00540B57"/>
    <w:rsid w:val="00544EE3"/>
    <w:rsid w:val="00545814"/>
    <w:rsid w:val="0055284A"/>
    <w:rsid w:val="00563F89"/>
    <w:rsid w:val="005654D9"/>
    <w:rsid w:val="00566AFE"/>
    <w:rsid w:val="0056788D"/>
    <w:rsid w:val="00570663"/>
    <w:rsid w:val="005766E4"/>
    <w:rsid w:val="005819D5"/>
    <w:rsid w:val="005832ED"/>
    <w:rsid w:val="005838B4"/>
    <w:rsid w:val="00586070"/>
    <w:rsid w:val="00590E4B"/>
    <w:rsid w:val="005933C0"/>
    <w:rsid w:val="00593B00"/>
    <w:rsid w:val="00594849"/>
    <w:rsid w:val="00595ECD"/>
    <w:rsid w:val="005A1971"/>
    <w:rsid w:val="005A1CF7"/>
    <w:rsid w:val="005A6A37"/>
    <w:rsid w:val="005B1762"/>
    <w:rsid w:val="005B6DDD"/>
    <w:rsid w:val="005C053C"/>
    <w:rsid w:val="005C0FED"/>
    <w:rsid w:val="005C79BE"/>
    <w:rsid w:val="005E2AA0"/>
    <w:rsid w:val="005E2DB9"/>
    <w:rsid w:val="005E560C"/>
    <w:rsid w:val="005F7A62"/>
    <w:rsid w:val="0060448F"/>
    <w:rsid w:val="006123D2"/>
    <w:rsid w:val="006135A0"/>
    <w:rsid w:val="00615E7C"/>
    <w:rsid w:val="00617306"/>
    <w:rsid w:val="0063030E"/>
    <w:rsid w:val="00635CB1"/>
    <w:rsid w:val="006369C4"/>
    <w:rsid w:val="00637C57"/>
    <w:rsid w:val="00640C8F"/>
    <w:rsid w:val="00641861"/>
    <w:rsid w:val="00641FA8"/>
    <w:rsid w:val="0064292E"/>
    <w:rsid w:val="00645AA7"/>
    <w:rsid w:val="00653475"/>
    <w:rsid w:val="00653A88"/>
    <w:rsid w:val="0065462E"/>
    <w:rsid w:val="006662ED"/>
    <w:rsid w:val="00666312"/>
    <w:rsid w:val="00672C2B"/>
    <w:rsid w:val="00673D79"/>
    <w:rsid w:val="00686ED4"/>
    <w:rsid w:val="006964D8"/>
    <w:rsid w:val="00697C4A"/>
    <w:rsid w:val="006B0C19"/>
    <w:rsid w:val="006B1B34"/>
    <w:rsid w:val="006B7881"/>
    <w:rsid w:val="006C50F0"/>
    <w:rsid w:val="006C6A79"/>
    <w:rsid w:val="006C7BEA"/>
    <w:rsid w:val="006C7CDE"/>
    <w:rsid w:val="006D3624"/>
    <w:rsid w:val="006D4B8B"/>
    <w:rsid w:val="006E2064"/>
    <w:rsid w:val="006E35EB"/>
    <w:rsid w:val="006E4CE7"/>
    <w:rsid w:val="006E533E"/>
    <w:rsid w:val="006F2176"/>
    <w:rsid w:val="00700D5E"/>
    <w:rsid w:val="00711DA1"/>
    <w:rsid w:val="00713162"/>
    <w:rsid w:val="007134F2"/>
    <w:rsid w:val="00730D0E"/>
    <w:rsid w:val="00735ACC"/>
    <w:rsid w:val="00736A29"/>
    <w:rsid w:val="00752D29"/>
    <w:rsid w:val="007546D5"/>
    <w:rsid w:val="0075649E"/>
    <w:rsid w:val="00757870"/>
    <w:rsid w:val="007579A2"/>
    <w:rsid w:val="0076360A"/>
    <w:rsid w:val="00764383"/>
    <w:rsid w:val="007727D9"/>
    <w:rsid w:val="00776B63"/>
    <w:rsid w:val="007779E8"/>
    <w:rsid w:val="00786648"/>
    <w:rsid w:val="00791E81"/>
    <w:rsid w:val="00793241"/>
    <w:rsid w:val="0079579D"/>
    <w:rsid w:val="007B56BF"/>
    <w:rsid w:val="007B5E73"/>
    <w:rsid w:val="007B76BD"/>
    <w:rsid w:val="007C27EC"/>
    <w:rsid w:val="007C5E62"/>
    <w:rsid w:val="007C7CF8"/>
    <w:rsid w:val="007D5D8D"/>
    <w:rsid w:val="007F07C8"/>
    <w:rsid w:val="007F0A16"/>
    <w:rsid w:val="007F458A"/>
    <w:rsid w:val="00802497"/>
    <w:rsid w:val="008033FD"/>
    <w:rsid w:val="0081018E"/>
    <w:rsid w:val="008119A1"/>
    <w:rsid w:val="008219DF"/>
    <w:rsid w:val="00827C0F"/>
    <w:rsid w:val="0083617E"/>
    <w:rsid w:val="0084228D"/>
    <w:rsid w:val="00843ACB"/>
    <w:rsid w:val="00844EAF"/>
    <w:rsid w:val="0084622F"/>
    <w:rsid w:val="00847527"/>
    <w:rsid w:val="00851EBF"/>
    <w:rsid w:val="008542A5"/>
    <w:rsid w:val="008602D3"/>
    <w:rsid w:val="00863556"/>
    <w:rsid w:val="00865568"/>
    <w:rsid w:val="00865F17"/>
    <w:rsid w:val="008729C7"/>
    <w:rsid w:val="0087322A"/>
    <w:rsid w:val="00874300"/>
    <w:rsid w:val="008764A2"/>
    <w:rsid w:val="00877ADB"/>
    <w:rsid w:val="00883DD8"/>
    <w:rsid w:val="0088493B"/>
    <w:rsid w:val="00885FB0"/>
    <w:rsid w:val="00886C23"/>
    <w:rsid w:val="008B2E29"/>
    <w:rsid w:val="008B3C4A"/>
    <w:rsid w:val="008B48FF"/>
    <w:rsid w:val="008B649B"/>
    <w:rsid w:val="008B7428"/>
    <w:rsid w:val="008B79FC"/>
    <w:rsid w:val="008C33BB"/>
    <w:rsid w:val="008D28EA"/>
    <w:rsid w:val="008D3F2B"/>
    <w:rsid w:val="008F0D27"/>
    <w:rsid w:val="008F1BAF"/>
    <w:rsid w:val="008F248A"/>
    <w:rsid w:val="008F3B4D"/>
    <w:rsid w:val="008F3BB0"/>
    <w:rsid w:val="008F3F99"/>
    <w:rsid w:val="0090429E"/>
    <w:rsid w:val="009076E0"/>
    <w:rsid w:val="009109B9"/>
    <w:rsid w:val="009142C3"/>
    <w:rsid w:val="0093287D"/>
    <w:rsid w:val="009353FA"/>
    <w:rsid w:val="00935530"/>
    <w:rsid w:val="0094056F"/>
    <w:rsid w:val="00946C1C"/>
    <w:rsid w:val="0094750B"/>
    <w:rsid w:val="0096329B"/>
    <w:rsid w:val="0096486B"/>
    <w:rsid w:val="00967719"/>
    <w:rsid w:val="0098029D"/>
    <w:rsid w:val="009831F2"/>
    <w:rsid w:val="00990A94"/>
    <w:rsid w:val="00997762"/>
    <w:rsid w:val="009A544C"/>
    <w:rsid w:val="009B0594"/>
    <w:rsid w:val="009C4FC8"/>
    <w:rsid w:val="009D377F"/>
    <w:rsid w:val="009E0A4F"/>
    <w:rsid w:val="009E4640"/>
    <w:rsid w:val="009E47DB"/>
    <w:rsid w:val="009E7B0E"/>
    <w:rsid w:val="009F48AD"/>
    <w:rsid w:val="009F5636"/>
    <w:rsid w:val="009F7F89"/>
    <w:rsid w:val="00A04D41"/>
    <w:rsid w:val="00A060E4"/>
    <w:rsid w:val="00A13087"/>
    <w:rsid w:val="00A14B39"/>
    <w:rsid w:val="00A2336F"/>
    <w:rsid w:val="00A23E48"/>
    <w:rsid w:val="00A266C7"/>
    <w:rsid w:val="00A26DA5"/>
    <w:rsid w:val="00A26E8E"/>
    <w:rsid w:val="00A27732"/>
    <w:rsid w:val="00A34C8A"/>
    <w:rsid w:val="00A35462"/>
    <w:rsid w:val="00A41EAE"/>
    <w:rsid w:val="00A42C55"/>
    <w:rsid w:val="00A507E8"/>
    <w:rsid w:val="00A530C4"/>
    <w:rsid w:val="00A5358E"/>
    <w:rsid w:val="00A57C7F"/>
    <w:rsid w:val="00A612D4"/>
    <w:rsid w:val="00A62DCC"/>
    <w:rsid w:val="00A63C15"/>
    <w:rsid w:val="00A64297"/>
    <w:rsid w:val="00A669AD"/>
    <w:rsid w:val="00A822EE"/>
    <w:rsid w:val="00A83312"/>
    <w:rsid w:val="00A849AF"/>
    <w:rsid w:val="00A9030E"/>
    <w:rsid w:val="00A92347"/>
    <w:rsid w:val="00AA383A"/>
    <w:rsid w:val="00AA78B0"/>
    <w:rsid w:val="00AB03D3"/>
    <w:rsid w:val="00AC0D1E"/>
    <w:rsid w:val="00AC27DA"/>
    <w:rsid w:val="00AD28AE"/>
    <w:rsid w:val="00AE1673"/>
    <w:rsid w:val="00AE5314"/>
    <w:rsid w:val="00AF0FA5"/>
    <w:rsid w:val="00AF209C"/>
    <w:rsid w:val="00AF3F48"/>
    <w:rsid w:val="00B05FE1"/>
    <w:rsid w:val="00B10F72"/>
    <w:rsid w:val="00B15EDC"/>
    <w:rsid w:val="00B17F74"/>
    <w:rsid w:val="00B25A95"/>
    <w:rsid w:val="00B25FD0"/>
    <w:rsid w:val="00B27E3A"/>
    <w:rsid w:val="00B353AF"/>
    <w:rsid w:val="00B365FD"/>
    <w:rsid w:val="00B3679F"/>
    <w:rsid w:val="00B37115"/>
    <w:rsid w:val="00B405E5"/>
    <w:rsid w:val="00B41F36"/>
    <w:rsid w:val="00B43E3D"/>
    <w:rsid w:val="00B44F41"/>
    <w:rsid w:val="00B5231D"/>
    <w:rsid w:val="00B55D32"/>
    <w:rsid w:val="00B57127"/>
    <w:rsid w:val="00B60426"/>
    <w:rsid w:val="00B63F77"/>
    <w:rsid w:val="00B740D2"/>
    <w:rsid w:val="00B77141"/>
    <w:rsid w:val="00B87169"/>
    <w:rsid w:val="00B879B7"/>
    <w:rsid w:val="00B87A75"/>
    <w:rsid w:val="00B90D5E"/>
    <w:rsid w:val="00B95123"/>
    <w:rsid w:val="00BA042C"/>
    <w:rsid w:val="00BA1FCC"/>
    <w:rsid w:val="00BA4561"/>
    <w:rsid w:val="00BA69F7"/>
    <w:rsid w:val="00BB2729"/>
    <w:rsid w:val="00BB4E04"/>
    <w:rsid w:val="00BB5E39"/>
    <w:rsid w:val="00BB7716"/>
    <w:rsid w:val="00BC5678"/>
    <w:rsid w:val="00BD2479"/>
    <w:rsid w:val="00BE3B1B"/>
    <w:rsid w:val="00BF0607"/>
    <w:rsid w:val="00BF1551"/>
    <w:rsid w:val="00BF6153"/>
    <w:rsid w:val="00BF70C8"/>
    <w:rsid w:val="00C012F1"/>
    <w:rsid w:val="00C0200C"/>
    <w:rsid w:val="00C05671"/>
    <w:rsid w:val="00C10438"/>
    <w:rsid w:val="00C12CFD"/>
    <w:rsid w:val="00C1490C"/>
    <w:rsid w:val="00C155A3"/>
    <w:rsid w:val="00C16D39"/>
    <w:rsid w:val="00C249A7"/>
    <w:rsid w:val="00C25389"/>
    <w:rsid w:val="00C26139"/>
    <w:rsid w:val="00C265A1"/>
    <w:rsid w:val="00C26EDA"/>
    <w:rsid w:val="00C31118"/>
    <w:rsid w:val="00C42655"/>
    <w:rsid w:val="00C42C28"/>
    <w:rsid w:val="00C45F98"/>
    <w:rsid w:val="00C501DA"/>
    <w:rsid w:val="00C57DE8"/>
    <w:rsid w:val="00C62562"/>
    <w:rsid w:val="00C6584F"/>
    <w:rsid w:val="00C67138"/>
    <w:rsid w:val="00C70940"/>
    <w:rsid w:val="00C844AB"/>
    <w:rsid w:val="00C878EB"/>
    <w:rsid w:val="00C91BDA"/>
    <w:rsid w:val="00C94FD6"/>
    <w:rsid w:val="00C97DD7"/>
    <w:rsid w:val="00CA3767"/>
    <w:rsid w:val="00CA38D8"/>
    <w:rsid w:val="00CA4BBF"/>
    <w:rsid w:val="00CA4F9D"/>
    <w:rsid w:val="00CA72CE"/>
    <w:rsid w:val="00CA75D7"/>
    <w:rsid w:val="00CB165E"/>
    <w:rsid w:val="00CC3CD8"/>
    <w:rsid w:val="00CD1261"/>
    <w:rsid w:val="00CD2D30"/>
    <w:rsid w:val="00CD3698"/>
    <w:rsid w:val="00CD4E1D"/>
    <w:rsid w:val="00CD7516"/>
    <w:rsid w:val="00CE6231"/>
    <w:rsid w:val="00CF29F0"/>
    <w:rsid w:val="00CF6D84"/>
    <w:rsid w:val="00D025D2"/>
    <w:rsid w:val="00D03965"/>
    <w:rsid w:val="00D04F2D"/>
    <w:rsid w:val="00D06FCC"/>
    <w:rsid w:val="00D0776D"/>
    <w:rsid w:val="00D22994"/>
    <w:rsid w:val="00D24904"/>
    <w:rsid w:val="00D24C70"/>
    <w:rsid w:val="00D25524"/>
    <w:rsid w:val="00D258B0"/>
    <w:rsid w:val="00D25BB6"/>
    <w:rsid w:val="00D26F52"/>
    <w:rsid w:val="00D31064"/>
    <w:rsid w:val="00D31F65"/>
    <w:rsid w:val="00D36B9E"/>
    <w:rsid w:val="00D50DEC"/>
    <w:rsid w:val="00D51F45"/>
    <w:rsid w:val="00D52496"/>
    <w:rsid w:val="00D53CDC"/>
    <w:rsid w:val="00D53E2C"/>
    <w:rsid w:val="00D6342A"/>
    <w:rsid w:val="00D6649A"/>
    <w:rsid w:val="00D70DC8"/>
    <w:rsid w:val="00D71629"/>
    <w:rsid w:val="00D71819"/>
    <w:rsid w:val="00D772EC"/>
    <w:rsid w:val="00D81400"/>
    <w:rsid w:val="00D85E24"/>
    <w:rsid w:val="00D91EFB"/>
    <w:rsid w:val="00DA1702"/>
    <w:rsid w:val="00DA4F98"/>
    <w:rsid w:val="00DA50B0"/>
    <w:rsid w:val="00DA55AC"/>
    <w:rsid w:val="00DB1713"/>
    <w:rsid w:val="00DB2547"/>
    <w:rsid w:val="00DD17AE"/>
    <w:rsid w:val="00DD37C2"/>
    <w:rsid w:val="00DE4580"/>
    <w:rsid w:val="00DE5903"/>
    <w:rsid w:val="00DE69C9"/>
    <w:rsid w:val="00DF759D"/>
    <w:rsid w:val="00E00F77"/>
    <w:rsid w:val="00E03B65"/>
    <w:rsid w:val="00E06E57"/>
    <w:rsid w:val="00E115A0"/>
    <w:rsid w:val="00E13724"/>
    <w:rsid w:val="00E14FE7"/>
    <w:rsid w:val="00E21B6E"/>
    <w:rsid w:val="00E22FB1"/>
    <w:rsid w:val="00E256EF"/>
    <w:rsid w:val="00E32609"/>
    <w:rsid w:val="00E34D79"/>
    <w:rsid w:val="00E36064"/>
    <w:rsid w:val="00E372CA"/>
    <w:rsid w:val="00E3736C"/>
    <w:rsid w:val="00E50737"/>
    <w:rsid w:val="00E52EF1"/>
    <w:rsid w:val="00E56CED"/>
    <w:rsid w:val="00E56E4F"/>
    <w:rsid w:val="00E63D75"/>
    <w:rsid w:val="00E64D76"/>
    <w:rsid w:val="00E65174"/>
    <w:rsid w:val="00E66E36"/>
    <w:rsid w:val="00E6754E"/>
    <w:rsid w:val="00E73F89"/>
    <w:rsid w:val="00E757A8"/>
    <w:rsid w:val="00E80CD1"/>
    <w:rsid w:val="00E82830"/>
    <w:rsid w:val="00E8353E"/>
    <w:rsid w:val="00E91AC4"/>
    <w:rsid w:val="00E928F9"/>
    <w:rsid w:val="00E943EB"/>
    <w:rsid w:val="00E94BDB"/>
    <w:rsid w:val="00EA0B30"/>
    <w:rsid w:val="00EA0E17"/>
    <w:rsid w:val="00EA0E61"/>
    <w:rsid w:val="00EB445E"/>
    <w:rsid w:val="00EB4514"/>
    <w:rsid w:val="00EC3041"/>
    <w:rsid w:val="00EC507D"/>
    <w:rsid w:val="00ED074C"/>
    <w:rsid w:val="00EE08A4"/>
    <w:rsid w:val="00EE0B37"/>
    <w:rsid w:val="00EE0F1A"/>
    <w:rsid w:val="00EF08C7"/>
    <w:rsid w:val="00EF34B1"/>
    <w:rsid w:val="00EF4067"/>
    <w:rsid w:val="00EF51D1"/>
    <w:rsid w:val="00EF656B"/>
    <w:rsid w:val="00F11FFE"/>
    <w:rsid w:val="00F1261E"/>
    <w:rsid w:val="00F12803"/>
    <w:rsid w:val="00F128A4"/>
    <w:rsid w:val="00F17FBC"/>
    <w:rsid w:val="00F31D33"/>
    <w:rsid w:val="00F33BC3"/>
    <w:rsid w:val="00F33BE7"/>
    <w:rsid w:val="00F5239B"/>
    <w:rsid w:val="00F60D3C"/>
    <w:rsid w:val="00F74259"/>
    <w:rsid w:val="00F768CE"/>
    <w:rsid w:val="00F82BD3"/>
    <w:rsid w:val="00F8440D"/>
    <w:rsid w:val="00F8560C"/>
    <w:rsid w:val="00F868FE"/>
    <w:rsid w:val="00F916E3"/>
    <w:rsid w:val="00F918FA"/>
    <w:rsid w:val="00F95B26"/>
    <w:rsid w:val="00F970AA"/>
    <w:rsid w:val="00F97BEE"/>
    <w:rsid w:val="00FA5460"/>
    <w:rsid w:val="00FA7459"/>
    <w:rsid w:val="00FB0980"/>
    <w:rsid w:val="00FB0BA6"/>
    <w:rsid w:val="00FB1861"/>
    <w:rsid w:val="00FC48E3"/>
    <w:rsid w:val="00FC66DD"/>
    <w:rsid w:val="00FC6869"/>
    <w:rsid w:val="00FC7DD6"/>
    <w:rsid w:val="00FD03AD"/>
    <w:rsid w:val="00FD0712"/>
    <w:rsid w:val="00FD1BBA"/>
    <w:rsid w:val="00FE14A9"/>
    <w:rsid w:val="00FE20E2"/>
    <w:rsid w:val="00FE2148"/>
    <w:rsid w:val="00FF01CC"/>
    <w:rsid w:val="00FF140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M5uYCWVfuPQ"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a12</b:Tag>
    <b:SourceType>JournalArticle</b:SourceType>
    <b:Guid>{27CF43D2-B636-4EB6-A512-8EAB50D524CB}</b:Guid>
    <b:Author>
      <b:Author>
        <b:NameList>
          <b:Person>
            <b:Last>Staehr</b:Last>
            <b:First>L.,</b:First>
            <b:Middle>Shanks, G., &amp; Seddon, P. B</b:Middle>
          </b:Person>
        </b:NameList>
      </b:Author>
    </b:Author>
    <b:Title> An explanatory framework for achieving business benefits from ERP systems. </b:Title>
    <b:JournalName>Journal of the Association for Information Systems, 13(6)</b:JournalName>
    <b:Year>2012</b:Year>
    <b:Pages>424</b:Pages>
    <b:RefOrder>1</b:RefOrder>
  </b:Source>
  <b:Source>
    <b:Tag>Bun06</b:Tag>
    <b:SourceType>JournalArticle</b:SourceType>
    <b:Guid>{3E3DB06E-C09B-4199-AEAB-BE4AE1CE48CD}</b:Guid>
    <b:Author>
      <b:Author>
        <b:NameList>
          <b:Person>
            <b:Last>Bundred</b:Last>
            <b:First>S</b:First>
          </b:Person>
        </b:NameList>
      </b:Author>
    </b:Author>
    <b:Title> Solutions to silos: Joining up knowledge. </b:Title>
    <b:JournalName>Public Money and Management, 26(2)</b:JournalName>
    <b:Year>2006</b:Year>
    <b:Pages>125-130</b:Pages>
    <b:RefOrder>2</b:RefOrder>
  </b:Source>
  <b:Source>
    <b:Tag>Cho15</b:Tag>
    <b:SourceType>JournalArticle</b:SourceType>
    <b:Guid>{C8D9C3D6-058C-4BB5-BC54-4C62825AF874}</b:Guid>
    <b:Author>
      <b:Author>
        <b:NameList>
          <b:Person>
            <b:Last>Chou</b:Last>
            <b:First>D.</b:First>
            <b:Middle>C</b:Middle>
          </b:Person>
        </b:NameList>
      </b:Author>
    </b:Author>
    <b:Title>Cloud computing: A value creation model.  </b:Title>
    <b:JournalName>Computer Standards &amp; Interfaces, 38</b:JournalName>
    <b:Year>2015</b:Year>
    <b:Pages>72-77.</b:Pages>
    <b:RefOrder>3</b:RefOrder>
  </b:Source>
</b:Sources>
</file>

<file path=customXml/itemProps1.xml><?xml version="1.0" encoding="utf-8"?>
<ds:datastoreItem xmlns:ds="http://schemas.openxmlformats.org/officeDocument/2006/customXml" ds:itemID="{4D0CA37A-900C-468C-AFE6-FF9ADD83C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Pages>
  <Words>765</Words>
  <Characters>4365</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3</cp:revision>
  <dcterms:created xsi:type="dcterms:W3CDTF">2019-03-31T05:08:00Z</dcterms:created>
  <dcterms:modified xsi:type="dcterms:W3CDTF">2019-03-31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EvXUpZ7h"/&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